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5AB67" w14:textId="5D6ABCB9" w:rsidR="00D900EF" w:rsidRDefault="00BB1396" w:rsidP="000D1A18">
      <w:pPr>
        <w:spacing w:line="480" w:lineRule="auto"/>
        <w:rPr>
          <w:b/>
        </w:rPr>
      </w:pPr>
      <w:r>
        <w:rPr>
          <w:b/>
        </w:rPr>
        <w:t xml:space="preserve">Climate </w:t>
      </w:r>
      <w:r w:rsidR="00C33BA4">
        <w:rPr>
          <w:b/>
        </w:rPr>
        <w:t xml:space="preserve">moderates </w:t>
      </w:r>
      <w:r w:rsidR="006B1FB0">
        <w:rPr>
          <w:b/>
        </w:rPr>
        <w:t xml:space="preserve">composition of </w:t>
      </w:r>
      <w:r w:rsidR="001A1FC8">
        <w:rPr>
          <w:b/>
        </w:rPr>
        <w:t>plant-</w:t>
      </w:r>
      <w:r w:rsidR="00B76239">
        <w:rPr>
          <w:b/>
        </w:rPr>
        <w:t>pollinator</w:t>
      </w:r>
      <w:r w:rsidR="001A1FC8">
        <w:rPr>
          <w:b/>
        </w:rPr>
        <w:t xml:space="preserve"> networks</w:t>
      </w:r>
      <w:r w:rsidR="00D900EF">
        <w:rPr>
          <w:b/>
        </w:rPr>
        <w:t xml:space="preserve">  </w:t>
      </w:r>
    </w:p>
    <w:p w14:paraId="412D92AB" w14:textId="56ACA6E3" w:rsidR="002F30CE" w:rsidRDefault="002F30CE" w:rsidP="000D1A18">
      <w:pPr>
        <w:spacing w:line="480" w:lineRule="auto"/>
        <w:rPr>
          <w:vertAlign w:val="superscript"/>
        </w:rPr>
      </w:pPr>
      <w:r>
        <w:t>Manu E. Saunders</w:t>
      </w:r>
      <w:r w:rsidR="00476502">
        <w:rPr>
          <w:vertAlign w:val="superscript"/>
        </w:rPr>
        <w:t>1</w:t>
      </w:r>
      <w:r w:rsidR="00BD4600">
        <w:rPr>
          <w:vertAlign w:val="superscript"/>
        </w:rPr>
        <w:t>,2</w:t>
      </w:r>
      <w:r>
        <w:t xml:space="preserve">, </w:t>
      </w:r>
      <w:r w:rsidR="00D56AB2">
        <w:t xml:space="preserve">Liam </w:t>
      </w:r>
      <w:r w:rsidR="0096535E">
        <w:t xml:space="preserve">K. </w:t>
      </w:r>
      <w:r w:rsidR="00D56AB2" w:rsidRPr="00D56AB2">
        <w:t>Kendall</w:t>
      </w:r>
      <w:r w:rsidR="00D56AB2" w:rsidRPr="00D56AB2">
        <w:rPr>
          <w:vertAlign w:val="superscript"/>
        </w:rPr>
        <w:t>1</w:t>
      </w:r>
      <w:r w:rsidR="0096535E">
        <w:rPr>
          <w:vertAlign w:val="superscript"/>
        </w:rPr>
        <w:t>,3</w:t>
      </w:r>
      <w:r w:rsidR="00D56AB2">
        <w:t xml:space="preserve">, </w:t>
      </w:r>
      <w:r w:rsidRPr="00D56AB2">
        <w:t>Jose</w:t>
      </w:r>
      <w:r w:rsidR="0096535E">
        <w:t xml:space="preserve"> B. Lanuza</w:t>
      </w:r>
      <w:r w:rsidR="00476502">
        <w:rPr>
          <w:vertAlign w:val="superscript"/>
        </w:rPr>
        <w:t>1</w:t>
      </w:r>
      <w:r>
        <w:t>,</w:t>
      </w:r>
      <w:r w:rsidR="00F97FE1">
        <w:t xml:space="preserve"> </w:t>
      </w:r>
      <w:r w:rsidR="007C7A45" w:rsidRPr="00547B12">
        <w:t>Mark</w:t>
      </w:r>
      <w:r w:rsidR="007C7A45">
        <w:t xml:space="preserve"> A. </w:t>
      </w:r>
      <w:r w:rsidR="007C7A45" w:rsidRPr="007C7A45">
        <w:t>Hall</w:t>
      </w:r>
      <w:r w:rsidR="007C7A45" w:rsidRPr="007C7A45">
        <w:rPr>
          <w:vertAlign w:val="superscript"/>
        </w:rPr>
        <w:t>4</w:t>
      </w:r>
      <w:r w:rsidR="007C7A45">
        <w:t xml:space="preserve">, </w:t>
      </w:r>
      <w:r w:rsidR="00547B12" w:rsidRPr="007C7A45">
        <w:t>Romina</w:t>
      </w:r>
      <w:r w:rsidR="00547B12">
        <w:t xml:space="preserve"> </w:t>
      </w:r>
      <w:r w:rsidR="00547B12" w:rsidRPr="00547B12">
        <w:t>Rader</w:t>
      </w:r>
      <w:r w:rsidR="00547B12" w:rsidRPr="00547B12">
        <w:rPr>
          <w:vertAlign w:val="superscript"/>
        </w:rPr>
        <w:t>1</w:t>
      </w:r>
      <w:r w:rsidR="007C7A45">
        <w:t>,</w:t>
      </w:r>
      <w:r w:rsidR="0014789D">
        <w:t xml:space="preserve"> </w:t>
      </w:r>
      <w:r w:rsidR="00F94D30">
        <w:t>Jamie Stavert</w:t>
      </w:r>
      <w:r w:rsidR="00BD4600">
        <w:rPr>
          <w:vertAlign w:val="superscript"/>
        </w:rPr>
        <w:t>1</w:t>
      </w:r>
    </w:p>
    <w:p w14:paraId="0C607487" w14:textId="77777777" w:rsidR="00476502" w:rsidRPr="00476502" w:rsidRDefault="00476502" w:rsidP="000D1A18">
      <w:pPr>
        <w:spacing w:line="480" w:lineRule="auto"/>
        <w:rPr>
          <w:vertAlign w:val="superscript"/>
        </w:rPr>
      </w:pPr>
    </w:p>
    <w:p w14:paraId="6B6320AE" w14:textId="70DC14D0" w:rsidR="000F0590" w:rsidRDefault="00476502" w:rsidP="000D1A18">
      <w:pPr>
        <w:spacing w:line="480" w:lineRule="auto"/>
      </w:pPr>
      <w:r w:rsidRPr="00547B12">
        <w:rPr>
          <w:vertAlign w:val="superscript"/>
        </w:rPr>
        <w:t>1</w:t>
      </w:r>
      <w:r w:rsidR="00547B12">
        <w:t xml:space="preserve">Ecosystem Management, </w:t>
      </w:r>
      <w:r w:rsidRPr="00547B12">
        <w:t>School</w:t>
      </w:r>
      <w:r>
        <w:t xml:space="preserve"> of Environmental and Rural Science, University of New England</w:t>
      </w:r>
      <w:r w:rsidR="00547B12">
        <w:t>,</w:t>
      </w:r>
      <w:r>
        <w:t xml:space="preserve"> Armidale NSW</w:t>
      </w:r>
      <w:r w:rsidR="00547B12">
        <w:t xml:space="preserve"> 2351 Australia</w:t>
      </w:r>
    </w:p>
    <w:p w14:paraId="54E9918B" w14:textId="2FE58C61" w:rsidR="00476502" w:rsidRDefault="00476502" w:rsidP="000D1A18">
      <w:pPr>
        <w:spacing w:line="480" w:lineRule="auto"/>
      </w:pPr>
      <w:r>
        <w:rPr>
          <w:vertAlign w:val="superscript"/>
        </w:rPr>
        <w:t>2</w:t>
      </w:r>
      <w:r w:rsidR="00BD4600">
        <w:t>UNE Business School, University of New England</w:t>
      </w:r>
      <w:r w:rsidR="00547B12">
        <w:t>,</w:t>
      </w:r>
      <w:r w:rsidR="00BD4600">
        <w:t xml:space="preserve"> Armidale NSW</w:t>
      </w:r>
      <w:r w:rsidR="00547B12">
        <w:t xml:space="preserve"> 2351 Australia</w:t>
      </w:r>
    </w:p>
    <w:p w14:paraId="2261F986" w14:textId="6BEFECAA" w:rsidR="0096535E" w:rsidRDefault="0096535E" w:rsidP="000D1A18">
      <w:pPr>
        <w:spacing w:line="480" w:lineRule="auto"/>
      </w:pPr>
      <w:r w:rsidRPr="0096535E">
        <w:rPr>
          <w:vertAlign w:val="superscript"/>
        </w:rPr>
        <w:t>3</w:t>
      </w:r>
      <w:r>
        <w:t>CSIRO Agriculture, GPO Box 2583, Brisbane QLD 4001, Australia</w:t>
      </w:r>
    </w:p>
    <w:p w14:paraId="38789183" w14:textId="46244FF8" w:rsidR="00547B12" w:rsidRDefault="0096535E" w:rsidP="000D1A18">
      <w:pPr>
        <w:spacing w:line="480" w:lineRule="auto"/>
      </w:pPr>
      <w:r w:rsidRPr="0096535E">
        <w:rPr>
          <w:vertAlign w:val="superscript"/>
        </w:rPr>
        <w:t>4</w:t>
      </w:r>
      <w:r>
        <w:t>Hawkesbury Institute for the Environment, Western Sydney University, Richmond NSW 2753 Australia</w:t>
      </w:r>
    </w:p>
    <w:p w14:paraId="1F8175B6" w14:textId="693F47E4" w:rsidR="00476502" w:rsidRDefault="00476502" w:rsidP="000D1A18">
      <w:pPr>
        <w:spacing w:line="480" w:lineRule="auto"/>
      </w:pPr>
      <w:r>
        <w:br w:type="page"/>
      </w:r>
    </w:p>
    <w:p w14:paraId="54674439" w14:textId="476075C0" w:rsidR="00353DF7" w:rsidRPr="00353DF7" w:rsidRDefault="00353DF7" w:rsidP="000D1A18">
      <w:pPr>
        <w:spacing w:line="480" w:lineRule="auto"/>
        <w:rPr>
          <w:b/>
        </w:rPr>
      </w:pPr>
      <w:r w:rsidRPr="00353DF7">
        <w:rPr>
          <w:b/>
        </w:rPr>
        <w:lastRenderedPageBreak/>
        <w:t>Introductory paragraph</w:t>
      </w:r>
      <w:r w:rsidR="00527571">
        <w:rPr>
          <w:b/>
        </w:rPr>
        <w:t xml:space="preserve"> (abstract)</w:t>
      </w:r>
    </w:p>
    <w:p w14:paraId="448D9664" w14:textId="743B028E" w:rsidR="00E1649B" w:rsidRDefault="0058380E" w:rsidP="000D1A18">
      <w:pPr>
        <w:spacing w:line="480" w:lineRule="auto"/>
      </w:pPr>
      <w:r>
        <w:t>Cl</w:t>
      </w:r>
      <w:r w:rsidR="00063D91">
        <w:t xml:space="preserve">imate </w:t>
      </w:r>
      <w:r w:rsidR="00D75A8A">
        <w:t>can</w:t>
      </w:r>
      <w:r w:rsidR="004619A5">
        <w:t xml:space="preserve"> have a</w:t>
      </w:r>
      <w:r w:rsidR="00063D91">
        <w:t xml:space="preserve"> strong influence</w:t>
      </w:r>
      <w:r>
        <w:t xml:space="preserve"> </w:t>
      </w:r>
      <w:r w:rsidR="000C64BB">
        <w:t xml:space="preserve">on </w:t>
      </w:r>
      <w:r w:rsidR="00527571">
        <w:t>pollinator communities</w:t>
      </w:r>
      <w:r w:rsidR="000C64BB">
        <w:t xml:space="preserve"> </w:t>
      </w:r>
      <w:r>
        <w:t>because insects have limited ability to regulate body temperature</w:t>
      </w:r>
      <w:r w:rsidR="00161807">
        <w:t xml:space="preserve"> and are thus more sensitive to </w:t>
      </w:r>
      <w:r w:rsidR="008D4BEA">
        <w:t>climatic</w:t>
      </w:r>
      <w:r w:rsidR="00161807">
        <w:t xml:space="preserve"> extremes</w:t>
      </w:r>
      <w:r>
        <w:t>.</w:t>
      </w:r>
      <w:r w:rsidR="00063D91">
        <w:t xml:space="preserve"> </w:t>
      </w:r>
      <w:r w:rsidR="00D75A8A">
        <w:t xml:space="preserve">Yet we </w:t>
      </w:r>
      <w:r w:rsidR="007C1C18">
        <w:t>know little about</w:t>
      </w:r>
      <w:r w:rsidR="00E1649B">
        <w:t xml:space="preserve"> how climate drives </w:t>
      </w:r>
      <w:r w:rsidR="000C64BB">
        <w:t>pollinator community composition</w:t>
      </w:r>
      <w:r w:rsidR="00E81AE9">
        <w:t xml:space="preserve"> </w:t>
      </w:r>
      <w:r w:rsidR="008E2444">
        <w:t>at the global scale</w:t>
      </w:r>
      <w:r w:rsidR="00E1649B">
        <w:fldChar w:fldCharType="begin"/>
      </w:r>
      <w:r w:rsidR="00E1649B">
        <w:instrText>ADDIN F1000_CSL_CITATION&lt;~#@#~&gt;[{"title":"Climate drives plant-pollinator interactions even along small-scale climate gradients: the case of the Aegean.","id":"5717809","page":"176-183","type":"article-journal","volume":"20 Suppl 1","author":[{"family":"Petanidou","given":"T"},{"family":"Kallimanis","given":"A S"},{"family":"Lazarina","given":"M"},{"family":"Tscheulin","given":"T"},{"family":"Devalez","given":"J"},{"family":"Stefanaki","given":"A"},{"family":"Hanlidou","given":"E"},{"family":"Vujić","given":"A"},{"family":"Kaloveloni","given":"A"},{"family":"Sgardelis","given":"S P"}],"issued":{"date-parts":[["2018","1"]]},"container-title":"Plant Biology","container-title-short":"Plant Biol (Stuttg)","journalAbbreviation":"Plant Biol (Stuttg)","DOI":"10.1111/plb.12593","PMID":"28637086","citation-label":"5717809","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lt;br&gt;&lt;br&gt;© 2017 German Botanical Society and The Royal Botanical Society of the Netherlands.","Clean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 2017 German Botanical Society and The Royal Botanical Society of the Netherlands."}]</w:instrText>
      </w:r>
      <w:r w:rsidR="00E1649B">
        <w:fldChar w:fldCharType="end"/>
      </w:r>
      <w:r w:rsidR="00E1649B">
        <w:t>.</w:t>
      </w:r>
      <w:r w:rsidR="001A1FC8">
        <w:t xml:space="preserve"> </w:t>
      </w:r>
      <w:r w:rsidR="002254D9">
        <w:t xml:space="preserve">Here </w:t>
      </w:r>
      <w:r w:rsidR="00D75A8A">
        <w:t>we analyse</w:t>
      </w:r>
      <w:r w:rsidR="00B76F57">
        <w:t xml:space="preserve"> 184 </w:t>
      </w:r>
      <w:r w:rsidR="000C11D4">
        <w:t>p</w:t>
      </w:r>
      <w:r w:rsidR="00B76239">
        <w:t>lant-pollinator</w:t>
      </w:r>
      <w:r w:rsidR="000C11D4">
        <w:t xml:space="preserve"> networks</w:t>
      </w:r>
      <w:r w:rsidR="00B76F57">
        <w:t xml:space="preserve"> from </w:t>
      </w:r>
      <w:r w:rsidR="007C1C18">
        <w:t xml:space="preserve">the </w:t>
      </w:r>
      <w:r w:rsidR="00B76F57">
        <w:t xml:space="preserve">five major </w:t>
      </w:r>
      <w:proofErr w:type="spellStart"/>
      <w:r w:rsidR="007D599F">
        <w:t>Köppen</w:t>
      </w:r>
      <w:proofErr w:type="spellEnd"/>
      <w:r w:rsidR="007D599F">
        <w:t xml:space="preserve"> </w:t>
      </w:r>
      <w:r w:rsidR="00B76F57">
        <w:t xml:space="preserve">climate zones to </w:t>
      </w:r>
      <w:r w:rsidR="007D599F">
        <w:t>show that</w:t>
      </w:r>
      <w:r w:rsidR="00FF5599">
        <w:t xml:space="preserve"> climate</w:t>
      </w:r>
      <w:r w:rsidR="00B76F57">
        <w:t xml:space="preserve"> </w:t>
      </w:r>
      <w:r w:rsidR="00D75A8A">
        <w:t>moderates</w:t>
      </w:r>
      <w:r w:rsidR="005D5AB5">
        <w:t xml:space="preserve"> the</w:t>
      </w:r>
      <w:r w:rsidR="008E2444">
        <w:t xml:space="preserve"> relative proportion of </w:t>
      </w:r>
      <w:r w:rsidR="007D599F">
        <w:t>flower-visiting insect taxa</w:t>
      </w:r>
      <w:r w:rsidR="00A50644">
        <w:t xml:space="preserve"> in </w:t>
      </w:r>
      <w:r w:rsidR="00527571">
        <w:t>pollinator communities</w:t>
      </w:r>
      <w:r w:rsidR="00E1649B">
        <w:t xml:space="preserve">. </w:t>
      </w:r>
      <w:r w:rsidR="00E81AE9">
        <w:t>R</w:t>
      </w:r>
      <w:r w:rsidR="00231A71">
        <w:t xml:space="preserve">elative to other taxa, non-syrphid Diptera </w:t>
      </w:r>
      <w:r w:rsidR="000C64BB">
        <w:t xml:space="preserve">had the greatest proportion of </w:t>
      </w:r>
      <w:r w:rsidR="00C63D5E">
        <w:t>links</w:t>
      </w:r>
      <w:r w:rsidR="007D599F">
        <w:t xml:space="preserve"> in polar zone networks</w:t>
      </w:r>
      <w:r w:rsidR="00231A71">
        <w:t xml:space="preserve">, while </w:t>
      </w:r>
      <w:r w:rsidR="00E81C59">
        <w:t>bees</w:t>
      </w:r>
      <w:r w:rsidR="004619A5">
        <w:t xml:space="preserve"> </w:t>
      </w:r>
      <w:r w:rsidR="00231A71">
        <w:t xml:space="preserve">dominated </w:t>
      </w:r>
      <w:r w:rsidR="00C63D5E">
        <w:t>temperate</w:t>
      </w:r>
      <w:r w:rsidR="00231A71">
        <w:t xml:space="preserve"> zone</w:t>
      </w:r>
      <w:r w:rsidR="00D75A8A">
        <w:t xml:space="preserve"> networks</w:t>
      </w:r>
      <w:r w:rsidR="004619A5">
        <w:t>.</w:t>
      </w:r>
      <w:r w:rsidR="000A6020">
        <w:t xml:space="preserve"> Bee species were the most generalised pollinators (i.e. v</w:t>
      </w:r>
      <w:r w:rsidR="00D75A8A">
        <w:t>isited the most number of plant</w:t>
      </w:r>
      <w:r w:rsidR="000A6020">
        <w:t>s in a network), especially in the tropical zone.</w:t>
      </w:r>
      <w:r w:rsidR="00B21632">
        <w:t xml:space="preserve"> </w:t>
      </w:r>
      <w:r w:rsidR="00B76F57">
        <w:t xml:space="preserve">Our </w:t>
      </w:r>
      <w:r w:rsidR="00D75A8A">
        <w:t>results contribute</w:t>
      </w:r>
      <w:r w:rsidR="00B76F57">
        <w:t xml:space="preserve"> substantial advances in </w:t>
      </w:r>
      <w:r w:rsidR="00547B12">
        <w:t>knowledge of</w:t>
      </w:r>
      <w:r w:rsidR="00B76F57">
        <w:t xml:space="preserve"> </w:t>
      </w:r>
      <w:r w:rsidR="00024B33">
        <w:t xml:space="preserve">how </w:t>
      </w:r>
      <w:r w:rsidR="007D599F">
        <w:t>climate</w:t>
      </w:r>
      <w:r w:rsidR="00024B33">
        <w:t xml:space="preserve"> influences </w:t>
      </w:r>
      <w:r w:rsidR="007D599F">
        <w:t xml:space="preserve">pollinator </w:t>
      </w:r>
      <w:r w:rsidR="00024B33">
        <w:t>community composition</w:t>
      </w:r>
      <w:r w:rsidR="00E81AE9">
        <w:t xml:space="preserve"> at the global scale</w:t>
      </w:r>
      <w:r w:rsidR="00D75A8A">
        <w:t xml:space="preserve"> and identify</w:t>
      </w:r>
      <w:r w:rsidR="00024B33">
        <w:t xml:space="preserve"> the need for greater research effort to understand </w:t>
      </w:r>
      <w:r w:rsidR="00B76F57">
        <w:t>the</w:t>
      </w:r>
      <w:r w:rsidR="008846B5">
        <w:t xml:space="preserve"> </w:t>
      </w:r>
      <w:r w:rsidR="00D75A8A">
        <w:t>effects of global environmental change on</w:t>
      </w:r>
      <w:r w:rsidR="00D2716B">
        <w:t xml:space="preserve"> </w:t>
      </w:r>
      <w:r w:rsidR="00C15BA5">
        <w:t xml:space="preserve">plant-pollinator </w:t>
      </w:r>
      <w:r w:rsidR="00D2716B">
        <w:t>interactions</w:t>
      </w:r>
      <w:r w:rsidR="005D5AB5">
        <w:t>.</w:t>
      </w:r>
      <w:r w:rsidR="00431878">
        <w:t xml:space="preserve"> </w:t>
      </w:r>
    </w:p>
    <w:p w14:paraId="0D53D0B0" w14:textId="77777777" w:rsidR="000C64BB" w:rsidRDefault="000C64BB" w:rsidP="000D1A18">
      <w:pPr>
        <w:spacing w:line="480" w:lineRule="auto"/>
      </w:pPr>
    </w:p>
    <w:p w14:paraId="0D536A0D" w14:textId="37E36D9E" w:rsidR="007D599F" w:rsidRPr="007D599F" w:rsidRDefault="007D599F" w:rsidP="000D1A18">
      <w:pPr>
        <w:spacing w:line="480" w:lineRule="auto"/>
        <w:rPr>
          <w:b/>
        </w:rPr>
      </w:pPr>
      <w:r w:rsidRPr="007D599F">
        <w:rPr>
          <w:b/>
        </w:rPr>
        <w:t>Main</w:t>
      </w:r>
    </w:p>
    <w:p w14:paraId="27979BCC" w14:textId="28DAD047" w:rsidR="00A50644" w:rsidRDefault="000C64BB" w:rsidP="000D1A18">
      <w:pPr>
        <w:spacing w:line="480" w:lineRule="auto"/>
      </w:pPr>
      <w:r>
        <w:t xml:space="preserve">Animal pollinators are critical to maintaining ecological function in </w:t>
      </w:r>
      <w:r w:rsidR="00E90773">
        <w:t>most t</w:t>
      </w:r>
      <w:r>
        <w:t>errestrial ecosystems</w:t>
      </w:r>
      <w:r w:rsidR="00527571">
        <w:t>,</w:t>
      </w:r>
      <w:r w:rsidR="00FB6CD0">
        <w:t xml:space="preserve"> and i</w:t>
      </w:r>
      <w:r w:rsidR="006500C2">
        <w:t>nsect</w:t>
      </w:r>
      <w:r w:rsidR="00C67CB7">
        <w:t xml:space="preserve"> taxa</w:t>
      </w:r>
      <w:r w:rsidR="006500C2">
        <w:t>, particularly Lepidoptera, Hymenoptera, Coleoptera and Diptera, are the most diverse and abundant groups of known pollinators</w:t>
      </w:r>
      <w:r>
        <w:fldChar w:fldCharType="begin"/>
      </w:r>
      <w:r w:rsidR="006500C2">
        <w:instrText xml:space="preserve"> ADDIN ZOTERO_ITEM CSL_CITATION {"citationID":"GYULKUL2","properties":{"formattedCitation":"\\super 1\\nosupersub{}","plainCitation":"1","noteIndex":0},"citationItems":[{"id":1104,"uris":["http://zotero.org/users/4386162/items/92T9HVZU"],"uri":["http://zotero.org/users/4386162/items/92T9HVZU"],"itemData":{"id":1104,"type":"article-journal","title":"Pollinator diversity: distribution, ecological function, and conservation","container-title":"Annual Review of Ecology, Evolution, and Systematics","page":"353-376","volume":"48","issue":"1","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DOI":"10.1146/annurev-ecolsys-110316-022919","ISSN":"1543-592X","journalAbbreviation":"Annu. Rev. Ecol. Evol. Syst.","author":[{"family":"Ollerton","given":"Jeff"}],"issued":{"date-parts":[["2017",11,2]]}}}],"schema":"https://github.com/citation-style-language/schema/raw/master/csl-citation.json"} </w:instrText>
      </w:r>
      <w:r>
        <w:fldChar w:fldCharType="separate"/>
      </w:r>
      <w:r w:rsidR="006500C2" w:rsidRPr="006500C2">
        <w:rPr>
          <w:szCs w:val="24"/>
          <w:vertAlign w:val="superscript"/>
        </w:rPr>
        <w:t>1</w:t>
      </w:r>
      <w:r>
        <w:fldChar w:fldCharType="end"/>
      </w:r>
      <w:r>
        <w:t xml:space="preserve">. </w:t>
      </w:r>
      <w:r w:rsidR="008A049E">
        <w:t xml:space="preserve">Identifying how </w:t>
      </w:r>
      <w:r w:rsidR="00474704">
        <w:t>environmental conditions influence plant-pollinator interactions is critical to understand how pollinator communities and pollination service</w:t>
      </w:r>
      <w:r w:rsidR="008A049E">
        <w:t>s</w:t>
      </w:r>
      <w:r w:rsidR="00474704">
        <w:t xml:space="preserve"> may vary in response to environmental change.</w:t>
      </w:r>
      <w:r w:rsidR="00DF50CB">
        <w:t xml:space="preserve"> Insects are ectothermic and their behaviour and physiology respond quickly to changing environmental conditions, including seasonality, weather conditions and resource availablity</w:t>
      </w:r>
      <w:r w:rsidR="00DF50CB">
        <w:fldChar w:fldCharType="begin"/>
      </w:r>
      <w:r w:rsidR="00DF50CB">
        <w:instrText xml:space="preserve"> ADDIN ZOTERO_ITEM CSL_CITATION {"citationID":"5TQVbgJS","properties":{"formattedCitation":"\\super 2\\nosupersub{}","plainCitation":"2","noteIndex":0},"citationItems":[{"id":3030,"uris":["http://zotero.org/users/4386162/items/QI26UJ4N"],"uri":["http://zotero.org/users/4386162/items/QI26UJ4N"],"itemData":{"id":3030,"type":"article-journal","title":"Insect Seasonality: Diapause Maintenance, Termination, and Postdiapause Development","container-title":"Annual Review of Entomology","page":"81-107","volume":"21","issue":"1","source":"Annual Reviews","DOI":"10.1146/annurev.en.21.010176.000501","shortTitle":"Insect Seasonality","author":[{"family":"Tauber","given":"M J"},{"family":"Tauber","given":"C A"}],"issued":{"date-parts":[["1976"]]}}}],"schema":"https://github.com/citation-style-language/schema/raw/master/csl-citation.json"} </w:instrText>
      </w:r>
      <w:r w:rsidR="00DF50CB">
        <w:fldChar w:fldCharType="separate"/>
      </w:r>
      <w:r w:rsidR="00DF50CB" w:rsidRPr="00DF50CB">
        <w:rPr>
          <w:szCs w:val="24"/>
          <w:vertAlign w:val="superscript"/>
        </w:rPr>
        <w:t>2</w:t>
      </w:r>
      <w:r w:rsidR="00DF50CB">
        <w:fldChar w:fldCharType="end"/>
      </w:r>
      <w:r w:rsidR="00DF50CB">
        <w:t xml:space="preserve">. </w:t>
      </w:r>
      <w:r w:rsidR="00151394">
        <w:t>R</w:t>
      </w:r>
      <w:r w:rsidR="001C2B52">
        <w:t>ainfall patterns can influence plant-pollinator interactions</w:t>
      </w:r>
      <w:r w:rsidR="00151394">
        <w:t xml:space="preserve"> by altering </w:t>
      </w:r>
      <w:proofErr w:type="spellStart"/>
      <w:r w:rsidR="00151394">
        <w:t>phenological</w:t>
      </w:r>
      <w:proofErr w:type="spellEnd"/>
      <w:r w:rsidR="00151394">
        <w:t xml:space="preserve"> phases or floral resource quality, or affecting pollinator foraging patterns and </w:t>
      </w:r>
      <w:r w:rsidR="00151394">
        <w:lastRenderedPageBreak/>
        <w:t>sensory signals</w:t>
      </w:r>
      <w:r w:rsidR="00151394">
        <w:fldChar w:fldCharType="begin"/>
      </w:r>
      <w:r w:rsidR="00151394">
        <w:instrText xml:space="preserve"> ADDIN ZOTERO_ITEM CSL_CITATION {"citationID":"VXlN30Lw","properties":{"formattedCitation":"\\super 3\\nosupersub{}","plainCitation":"3","noteIndex":0},"citationItems":[{"id":3028,"uris":["http://zotero.org/users/4386162/items/PR82KPEI"],"uri":["http://zotero.org/users/4386162/items/PR82KPEI"],"itemData":{"id":3028,"type":"article-journal","title":"The effects of rainfall on plant–pollinator interactions","container-title":"Arthropod-Plant Interactions","source":"Springer Link","abstract":"As global surface temperatures rise, global precipitation rates are predicted to increase. These localised increases in rainfall patterns may significantly affect plant–pollinator interactions in multiple ways. Detrimental effects to plant–pollinator interactions could have significant ecological and economic consequences, and so it is important to understand the effects that rain has on these mutualisms. Increased rainfall has the potential for population-level effects but there also wide scope for individual-level effects, which have received surprisingly little attention. Changes in rainfall patterns could alter the timings of phenological phases while also increasing the likelihood of pollen degradation and nectar dilution, each having detrimental effects to the fitness of the plant, the pollinator or both parties. Pollinators could also be affected through mechanical and energetic constraints, along with disruption of foraging patterns and disruption to sensory signals. In this review, we demonstrate that there are clear gaps in our knowledge of these events, the exploration of which should open new areas of debate surrounding the effects of climate change on biological systems.","URL":"https://doi.org/10.1007/s11829-019-09686-z","DOI":"10.1007/s11829-019-09686-z","ISSN":"1872-8847","journalAbbreviation":"Arthropod-Plant Interactions","language":"en","author":[{"family":"Lawson","given":"David A."},{"family":"Rands","given":"Sean A."}],"issued":{"date-parts":[["2019",2,21]]},"accessed":{"date-parts":[["2019",3,28]]}}}],"schema":"https://github.com/citation-style-language/schema/raw/master/csl-citation.json"} </w:instrText>
      </w:r>
      <w:r w:rsidR="00151394">
        <w:fldChar w:fldCharType="separate"/>
      </w:r>
      <w:r w:rsidR="00151394" w:rsidRPr="00151394">
        <w:rPr>
          <w:szCs w:val="24"/>
          <w:vertAlign w:val="superscript"/>
        </w:rPr>
        <w:t>3</w:t>
      </w:r>
      <w:r w:rsidR="00151394">
        <w:fldChar w:fldCharType="end"/>
      </w:r>
      <w:r w:rsidR="00151394">
        <w:t>.</w:t>
      </w:r>
      <w:r w:rsidR="001D699C">
        <w:t xml:space="preserve"> </w:t>
      </w:r>
      <w:r w:rsidR="00D2716B">
        <w:t>T</w:t>
      </w:r>
      <w:r w:rsidR="00CF21A0">
        <w:t>emperature</w:t>
      </w:r>
      <w:r w:rsidR="00151394">
        <w:t xml:space="preserve"> also</w:t>
      </w:r>
      <w:r w:rsidR="00CF21A0">
        <w:t xml:space="preserve"> </w:t>
      </w:r>
      <w:r w:rsidR="00547B12">
        <w:t>has a strong influence on plant-</w:t>
      </w:r>
      <w:r w:rsidR="00CF21A0">
        <w:t>pollinator interactions</w:t>
      </w:r>
      <w:r w:rsidR="00D2716B">
        <w:t>.</w:t>
      </w:r>
      <w:r w:rsidR="00CF21A0">
        <w:t xml:space="preserve"> </w:t>
      </w:r>
      <w:r w:rsidR="00F571FD">
        <w:t>T</w:t>
      </w:r>
      <w:r w:rsidR="00D32C08">
        <w:t xml:space="preserve">he activity of flower visiting insects </w:t>
      </w:r>
      <w:r w:rsidR="00F571FD">
        <w:t xml:space="preserve">generally </w:t>
      </w:r>
      <w:r w:rsidR="00D32C08">
        <w:t xml:space="preserve">increases as ambient temperature rises, and </w:t>
      </w:r>
      <w:r w:rsidR="00172973">
        <w:t xml:space="preserve">warmer flowers </w:t>
      </w:r>
      <w:r w:rsidR="00547B12">
        <w:t>may</w:t>
      </w:r>
      <w:r w:rsidR="00425FA9">
        <w:t xml:space="preserve"> attract</w:t>
      </w:r>
      <w:r w:rsidR="00172973">
        <w:t xml:space="preserve"> more </w:t>
      </w:r>
      <w:r w:rsidR="00425FA9">
        <w:t>pollinato</w:t>
      </w:r>
      <w:r w:rsidR="00172973">
        <w:t>rs</w:t>
      </w:r>
      <w:r w:rsidR="00172973">
        <w:fldChar w:fldCharType="begin"/>
      </w:r>
      <w:r w:rsidR="00151394">
        <w:instrText xml:space="preserve"> ADDIN ZOTERO_ITEM CSL_CITATION {"citationID":"3lztWfPR","properties":{"formattedCitation":"\\super 4,5\\nosupersub{}","plainCitation":"4,5","noteIndex":0},"citationItems":[{"id":1633,"uris":["http://zotero.org/users/4386162/items/4528GCRQ"],"uri":["http://zotero.org/users/4386162/items/4528GCRQ"],"itemData":{"id":1633,"type":"article-journal","title":"Floral Temperature and Optimal Foraging: Is Heat a Feasible Floral Reward for Pollinators?","container-title":"PLOS ONE","page":"e2007","volume":"3","issue":"4","source":"PLoS Journals","abstract":"As well as nutritional rewards, some plants also reward ectothermic pollinators with warmth. Bumble bees have some control over their temperature, but have been shown to forage at warmer flowers when given a choice, suggesting that there is some advantage to them of foraging at warm flowers (such as reducing the energy required to raise their body to flight temperature before leaving the flower). We describe a model that considers how a heat reward affects the foraging behaviour in a thermogenic central-place forager (such as a bumble bee). We show that although the pollinator should spend a longer time on individual flowers if they are warm, the increase in total visit time is likely to be small. The pollinator's net rate of energy gain will be increased by landing on warmer flowers. Therefore, if a plant provides a heat reward, it could reduce the amount of nectar it produces, whilst still providing its pollinator with the same net rate of gain. We suggest how heat rewards may link with plant life history strategies.","DOI":"10.1371/journal.pone.0002007","ISSN":"1932-6203","shortTitle":"Floral Temperature and Optimal Foraging","journalAbbreviation":"PLOS ONE","language":"en","author":[{"family":"Rands","given":"Sean A."},{"family":"Whitney","given":"Heather M."}],"issued":{"date-parts":[["2008",4,23]]}}},{"id":1638,"uris":["http://zotero.org/users/4386162/items/LQCLZSSZ"],"uri":["http://zotero.org/users/4386162/items/LQCLZSSZ"],"itemData":{"id":1638,"type":"article-journal","title":"Morning floral heat as a reward to the pollinators of the Oncocyclus irises","container-title":"Oecologia","page":"53-59","volume":"147","issue":"1","source":"Springer Link","abstract":"Relationships between flowering plants and their pollinators are usually affected by the amount of reward, mainly pollen or nectar, offered to pollinators by flowers, with these amounts usually positively correlated with floral display. The large Oncocyclus iris flowers, despite being the largest flowers in the East Mediterranean flora, are nectarless and have hidden pollen. No pollinators visit the flowers during daytime, and these flowers are pollinated only by night-sheltering solitary male bees. These iris flowers are partially or fully dark-colored, suggesting that they gather heat by absorbing solar radiation. Here we test the hypothesis that the dark-colored flowers of the Oncocyclus irises offer heat reward to their male solitary bee pollinators. Floral temperature was higher by 2.5°C than ambient air after sunrise. Solitary male bees emerged earlier after sheltering in Oncocyclus flowers than from other experimental shelter types. Pollination tunnels facing east towards the rising sun hosted more male bees than other aspects. We suggest that floral heat reward can explain the evolution of dark floral colors in Oncocyclus irises, mediated by the pollinators’ behavior.","DOI":"10.1007/s00442-005-0246-6","ISSN":"1432-1939","journalAbbreviation":"Oecologia","language":"en","author":[{"family":"Sapir","given":"Yuval"},{"family":"Shmida","given":"Avi"},{"family":"Ne’eman","given":"Gidi"}],"issued":{"date-parts":[["2006",2,1]]}}}],"schema":"https://github.com/citation-style-language/schema/raw/master/csl-citation.json"} </w:instrText>
      </w:r>
      <w:r w:rsidR="00172973">
        <w:fldChar w:fldCharType="separate"/>
      </w:r>
      <w:r w:rsidR="00151394" w:rsidRPr="00151394">
        <w:rPr>
          <w:szCs w:val="24"/>
          <w:vertAlign w:val="superscript"/>
        </w:rPr>
        <w:t>4,5</w:t>
      </w:r>
      <w:r w:rsidR="00172973">
        <w:fldChar w:fldCharType="end"/>
      </w:r>
      <w:r w:rsidR="00172973">
        <w:t>.</w:t>
      </w:r>
      <w:r w:rsidR="009361F0">
        <w:t xml:space="preserve"> </w:t>
      </w:r>
      <w:r w:rsidR="0087043A">
        <w:t>Thermal tolerance varies across taxonomic groups, meaning that climatic conditions</w:t>
      </w:r>
      <w:r w:rsidR="0018512F">
        <w:t xml:space="preserve"> </w:t>
      </w:r>
      <w:r w:rsidR="009152E4">
        <w:t xml:space="preserve">are likely to </w:t>
      </w:r>
      <w:r w:rsidR="0018512F">
        <w:t xml:space="preserve">influence the composition of </w:t>
      </w:r>
      <w:r w:rsidR="00CF21A0">
        <w:t xml:space="preserve">insect </w:t>
      </w:r>
      <w:r w:rsidR="007A4544">
        <w:t>pollinator communities</w:t>
      </w:r>
      <w:r w:rsidR="00CF21A0">
        <w:t xml:space="preserve"> </w:t>
      </w:r>
      <w:r w:rsidR="007A4544">
        <w:t>across space and time</w:t>
      </w:r>
      <w:r w:rsidR="0087043A">
        <w:t>. For example, d</w:t>
      </w:r>
      <w:r w:rsidR="001A1FC8">
        <w:t>iptera</w:t>
      </w:r>
      <w:r w:rsidR="00063D91">
        <w:t>ns</w:t>
      </w:r>
      <w:r w:rsidR="001A1FC8">
        <w:t xml:space="preserve"> </w:t>
      </w:r>
      <w:r w:rsidR="00D2716B">
        <w:t>are generally</w:t>
      </w:r>
      <w:r w:rsidR="001A1FC8">
        <w:t xml:space="preserve"> </w:t>
      </w:r>
      <w:r w:rsidR="003B44C6">
        <w:t xml:space="preserve">thought to be </w:t>
      </w:r>
      <w:r w:rsidR="001A1FC8">
        <w:t xml:space="preserve">more </w:t>
      </w:r>
      <w:r w:rsidR="00FB417D">
        <w:t>cold-</w:t>
      </w:r>
      <w:r w:rsidR="001A1FC8">
        <w:t xml:space="preserve">tolerant than other flying insects and </w:t>
      </w:r>
      <w:r w:rsidR="003B44C6">
        <w:t>have been</w:t>
      </w:r>
      <w:r w:rsidR="00A11020">
        <w:t xml:space="preserve"> recorded as</w:t>
      </w:r>
      <w:r w:rsidR="003B44C6">
        <w:t xml:space="preserve"> the most common</w:t>
      </w:r>
      <w:r w:rsidR="00FB417D">
        <w:t xml:space="preserve"> flower visitors in </w:t>
      </w:r>
      <w:r w:rsidR="00024B33">
        <w:t>some arctic</w:t>
      </w:r>
      <w:r w:rsidR="00172973">
        <w:t xml:space="preserve"> </w:t>
      </w:r>
      <w:r w:rsidR="00024B33">
        <w:t xml:space="preserve">and alpine </w:t>
      </w:r>
      <w:r w:rsidR="00172973">
        <w:t>plant-pollinator networks</w:t>
      </w:r>
      <w:r w:rsidR="0018512F">
        <w:fldChar w:fldCharType="begin"/>
      </w:r>
      <w:r w:rsidR="00151394">
        <w:instrText xml:space="preserve"> ADDIN ZOTERO_ITEM CSL_CITATION {"citationID":"3UKQ3LkG","properties":{"formattedCitation":"\\super 6,7\\nosupersub{}","plainCitation":"6,7","noteIndex":0},"citationItems":[{"id":1178,"uris":["http://zotero.org/users/4386162/items/XXYIWJKW"],"uri":["http://zotero.org/users/4386162/items/XXYIWJKW"],"itemData":{"id":1178,"type":"article-journal","title":"One fly to rule them all-muscid flies are the key pollinators in the Arctic.","container-title":"Proceedings. Biological Sciences / the Royal Society","volume":"283","issue":"1839","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 2016 The Author(s).","URL":"http://dx.doi.org/10.1098/rspb.2016.1271","DOI":"10.1098/rspb.2016.1271","journalAbbreviation":"Proc Biol Sci","author":[{"family":"Tiusanen","given":"Mikko"},{"family":"Hebert","given":"Paul D N"},{"family":"Schmidt","given":"Niels Martin"},{"family":"Roslin","given":"Tomas"}],"issued":{"date-parts":[["2016",9,28]]},"accessed":{"date-parts":[["2018",9,20]]}}},{"id":1327,"uris":["http://zotero.org/users/4386162/items/BZLPVZNV"],"uri":["http://zotero.org/users/4386162/items/BZLPVZNV"],"itemData":{"id":1327,"type":"article-journal","title":"The structure of a high latitude plant-flower visitor system: the dominance of flies","container-title":"Ecography","page":"314-323","volume":"22","issue":"3","DOI":"10.1111/j.1600-0587.1999.tb00507.x","ISSN":"09067590","journalAbbreviation":"Ecography","author":[{"family":"Elberling","given":"Heidi"},{"family":"Olesen","given":"Jens M."}],"issued":{"date-parts":[["1999",6]]}}}],"schema":"https://github.com/citation-style-language/schema/raw/master/csl-citation.json"} </w:instrText>
      </w:r>
      <w:r w:rsidR="0018512F">
        <w:fldChar w:fldCharType="separate"/>
      </w:r>
      <w:r w:rsidR="00151394" w:rsidRPr="00151394">
        <w:rPr>
          <w:szCs w:val="24"/>
          <w:vertAlign w:val="superscript"/>
        </w:rPr>
        <w:t>6,7</w:t>
      </w:r>
      <w:r w:rsidR="0018512F">
        <w:fldChar w:fldCharType="end"/>
      </w:r>
      <w:r w:rsidR="00FB417D">
        <w:fldChar w:fldCharType="begin"/>
      </w:r>
      <w:r w:rsidR="00FB417D">
        <w:instrText>ADDIN F1000_CSL_CITATION&lt;~#@#~&gt;[{"title":"One fly to rule them all-muscid flies are the key pollinators in the Arctic.","id":"4323786","type":"article-journal","volume":"283","issue":"1839","author":[{"family":"Tiusanen","given":"Mikko"},{"family":"Hebert","given":"Paul D N"},{"family":"Schmidt","given":"Niels Martin"},{"family":"Roslin","given":"Tomas"}],"issued":{"date-parts":[["2016","9","28"]]},"container-title":"Proceedings. Biological Sciences / the Royal Society","container-title-short":"Proc. Biol. Sci.","journalAbbreviation":"Proc. Biol. Sci.","DOI":"10.1098/rspb.2016.1271","PMID":"27683367","PMCID":"PMC5046896","citation-label":"4323786","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lt;br&gt;&lt;br&gt;© 2016 The Author(s).","Clean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2016 The Author(s)."},{"title":"The structure of a high latitude plant-flower visitor system: the dominance of flies","id":"5760637","page":"314-323","type":"article-journal","volume":"22","issue":"3","author":[{"family":"Elberling","given":"Heidi"},{"family":"Olesen","given":"Jens M."}],"issued":{"date-parts":[["1999","6"]]},"container-title":"Ecography","container-title-short":"Ecography","journalAbbreviation":"Ecography","DOI":"10.1111/j.1600-0587.1999.tb00507.x","citation-label":"5760637","CleanAbstract":"No abstract available"}]</w:instrText>
      </w:r>
      <w:r w:rsidR="00FB417D">
        <w:fldChar w:fldCharType="end"/>
      </w:r>
      <w:r w:rsidR="000C11D4">
        <w:t xml:space="preserve">, as well as </w:t>
      </w:r>
      <w:r w:rsidR="00A336DF">
        <w:t>at sites with cooler temperatures</w:t>
      </w:r>
      <w:r w:rsidR="000C11D4">
        <w:t xml:space="preserve"> in other</w:t>
      </w:r>
      <w:r w:rsidR="00A336DF">
        <w:t xml:space="preserve"> climate zones</w:t>
      </w:r>
      <w:r w:rsidR="00A336DF">
        <w:fldChar w:fldCharType="begin"/>
      </w:r>
      <w:r w:rsidR="00151394">
        <w:instrText xml:space="preserve"> ADDIN ZOTERO_ITEM CSL_CITATION {"citationID":"EyJSZNzT","properties":{"formattedCitation":"\\super 8\\nosupersub{}","plainCitation":"8","noteIndex":0},"citationItems":[{"id":1724,"uris":["http://zotero.org/users/4386162/items/7BQABY8H"],"uri":["http://zotero.org/users/4386162/items/7BQABY8H"],"itemData":{"id":1724,"type":"article-journal","title":"Effects of climate on pollination networks in the West Indies","container-title":"Journal of Tropical Ecology","page":"493-506","volume":"25","issue":"5","source":"Cambridge Core","abstract":"We studied the effect of climate on the plant-pollinator communities in the West Indies. We constructed plots of 200 m × 5 m in two distinct habitats on the islands of Dominica, Grenada and Puerto Rico (total of six plots) and recorded visitors to all plant species in flower. In total we recorded 447 interactions among 144 plants and 226 pollinator species. Specifically we describe how rainfall and temperature affect proportional richness and importance of the different pollinator functional groups. We used three measures of pollinator importance: number of interactions, number of plant species visited and betweenness centrality. Overall rainfall explained most of the variation in pollinator richness and relative importance. Bird pollination tended to increase with rainfall, although not significantly, whereas insects were significantly negatively affected by rainfall. However, the response among insect groups was more complex; bees were strongly negatively affected by rainfall, whereas dipterans showed similar trends to birds. Bird, bee and dipteran variation along the climate gradient can be largely explained by their physiological capabilities to respond to rainfall and temperature, but the effect of climate on other insect pollinator groups was more obscure. This study contributes to the understanding of how climate may affect neotropical plant-pollinator communities.","DOI":"10.1017/S0266467409990034","ISSN":"1469-7831, 0266-4674","language":"en","author":[{"family":"González","given":"Ana M. Martín"},{"family":"Dalsgaard","given":"Bo"},{"family":"Ollerton","given":"Jeff"},{"family":"Timmermann","given":"Allan"},{"family":"Olesen","given":"Jens M."},{"family":"Andersen","given":"Laila"},{"family":"Tossas","given":"Adrianne G."}],"issued":{"date-parts":[["2009",9]]}}}],"schema":"https://github.com/citation-style-language/schema/raw/master/csl-citation.json"} </w:instrText>
      </w:r>
      <w:r w:rsidR="00A336DF">
        <w:fldChar w:fldCharType="separate"/>
      </w:r>
      <w:r w:rsidR="00151394" w:rsidRPr="00151394">
        <w:rPr>
          <w:szCs w:val="24"/>
          <w:vertAlign w:val="superscript"/>
        </w:rPr>
        <w:t>8</w:t>
      </w:r>
      <w:r w:rsidR="00A336DF">
        <w:fldChar w:fldCharType="end"/>
      </w:r>
      <w:r w:rsidR="00A336DF">
        <w:t>.</w:t>
      </w:r>
      <w:r w:rsidR="000C11D4">
        <w:t xml:space="preserve"> </w:t>
      </w:r>
      <w:r w:rsidR="0087043A">
        <w:t xml:space="preserve"> </w:t>
      </w:r>
      <w:r w:rsidR="007A4544">
        <w:t>Bees are most abundant and diverse in warm arid regions</w:t>
      </w:r>
      <w:r w:rsidR="007A4544">
        <w:fldChar w:fldCharType="begin"/>
      </w:r>
      <w:r w:rsidR="00151394">
        <w:instrText xml:space="preserve"> ADDIN ZOTERO_ITEM CSL_CITATION {"citationID":"esKECcbG","properties":{"formattedCitation":"\\super 9\\nosupersub{}","plainCitation":"9","noteIndex":0},"citationItems":[{"id":1722,"uris":["http://zotero.org/users/4386162/items/PGA4H2X3"],"uri":["http://zotero.org/users/4386162/items/PGA4H2X3"],"itemData":{"id":1722,"type":"article-journal","title":"Biogeography of the Bees","container-title":"Annals of the Missouri Botanical Garden","page":"277-347","volume":"66","issue":"3","source":"JSTOR","archive":"JSTOR","abstract":"[Bees are most abundant and diverse in certain warm temperate, xeric regions of the world, especially the Mediterranean basin, the Californian region, and coniguous desertic areas. Other warm temperate xeric areas, like central Chile or the western part of southern Africa, have less rich faunas. Arid tropical regions, as well as tropical savannas, have poor bee faunas. For example, the southern margin of the Sahara and northern Australia are not rich in bees, in spite of the nearness of the former to the Mediterranean basin with past nondesert connections to the Mediterranean and the contiguity of the latter with the large warm temperate Australian faunal area. Equatorial savannas like those of east Africa are rather poor in bees. Warm temperate, mesic areas, such as those of eastern North America, Europe, or the southern Brazilian to Argentina region of South America, also have rich faunas, although less so than do the Mediterranean basin and southwestern United States. Perhaps because of its small area, the climatically equivalent region in South Africa (largely in Natal) has a fauna that is best described as depauperate tropical, with certain temperate elements, but without great richness. The moist tropics vary considerably in abundance and diversity of bees. In the Americas, they are almost or quite as rich as are the warm temperate mesic areas, but in Africa the fauna is far poorer, although richer than that of the Oriental region. There is a single Paleotropical bee fauna, richest in Africa and progessively smaller as one goes eastward across southern Asia to New Guinea, the Solomon Islands, and northeastern Australia. The poverty of the Oriental faunal region is shown by the number of genera and subgenera--89 compared to 175 in sub-Saharan Africa and 315 in the Neotropics (including temperate areas). Thus unlike many groups which abound in the tropics, bees attain their greatest abundance in warm temperate areas. It is especially in such areas, principally xeric ones, that certain presumably archaic groups of bees have survived, and it is likely that various groups originated in such areas.]","DOI":"10.2307/2398833","ISSN":"0026-6493","author":[{"family":"Michener","given":"Charles D."}],"issued":{"date-parts":[["1979"]]}}}],"schema":"https://github.com/citation-style-language/schema/raw/master/csl-citation.json"} </w:instrText>
      </w:r>
      <w:r w:rsidR="007A4544">
        <w:fldChar w:fldCharType="separate"/>
      </w:r>
      <w:r w:rsidR="00151394" w:rsidRPr="00151394">
        <w:rPr>
          <w:szCs w:val="24"/>
          <w:vertAlign w:val="superscript"/>
        </w:rPr>
        <w:t>9</w:t>
      </w:r>
      <w:r w:rsidR="007A4544">
        <w:fldChar w:fldCharType="end"/>
      </w:r>
      <w:r w:rsidR="00FE4DE0">
        <w:t>, and are generally less active during winter and in cold, inclement weather</w:t>
      </w:r>
      <w:r w:rsidR="007A4544">
        <w:t xml:space="preserve">. </w:t>
      </w:r>
      <w:r w:rsidR="00FE4DE0">
        <w:t xml:space="preserve">This </w:t>
      </w:r>
      <w:r w:rsidR="001C2B52">
        <w:t>diversity of environmental responses</w:t>
      </w:r>
      <w:r w:rsidR="00425FA9">
        <w:t xml:space="preserve"> among taxa</w:t>
      </w:r>
      <w:r w:rsidR="009152E4">
        <w:t xml:space="preserve"> provid</w:t>
      </w:r>
      <w:r w:rsidR="00024B33">
        <w:t>es</w:t>
      </w:r>
      <w:r w:rsidR="009152E4">
        <w:t xml:space="preserve"> buffering effects for ecosystem function and delivery of ecosystem services</w:t>
      </w:r>
      <w:r w:rsidR="009152E4">
        <w:fldChar w:fldCharType="begin"/>
      </w:r>
      <w:r w:rsidR="00151394">
        <w:instrText xml:space="preserve"> ADDIN ZOTERO_ITEM CSL_CITATION {"citationID":"1XZEig4D","properties":{"formattedCitation":"\\super 10,11\\nosupersub{}","plainCitation":"10,11","noteIndex":0},"citationItems":[{"id":1677,"uris":["http://zotero.org/users/4386162/items/UU3UI9PM"],"uri":["http://zotero.org/users/4386162/items/UU3UI9PM"],"itemData":{"id":1677,"type":"article-journal","title":"Native bees buffer the negative impact of climate warming on honey bee pollination of watermelon crops","container-title":"Global Change Biology","page":"3103-3110","volume":"19","issue":"10","source":"Wiley Online Library","abstract":"If climate change affects pollinator-dependent crop production, this will have important implications for global food security because insect pollinators contribute to production for 75% of the leading global food crops. We investigate whether climate warming could result in indirect impacts upon crop pollination services via an overlooked mechanism, namely temperature-induced shifts in the diurnal activity patterns of pollinators. Using a large data set on bee pollination of watermelon crops, we predict how pollination services might change under various climate change scenarios. Our results show that under the most extreme IPCC scenario (A1F1), pollination services by managed honey bees are expected to decline by 14.5%, whereas pollination services provided by most native, wild taxa are predicted to increase, resulting in an estimated aggregate change in pollination services of +4.5% by 2099. We demonstrate the importance of native biodiversity in buffering the impacts of climate change, because crop pollination services would decline more steeply without the native, wild pollinators. More generally, our study provides an important example of how biodiversity can stabilize ecosystem services against environmental change.","DOI":"10.1111/gcb.12264","ISSN":"1365-2486","language":"en","author":[{"family":"Rader","given":"Romina"},{"family":"Reilly","given":"James"},{"family":"Bartomeus","given":"Ignasi"},{"family":"Winfree","given":"Rachael"}],"issued":{"date-parts":[["2013"]]}}},{"id":530,"uris":["http://zotero.org/users/4386162/items/DBINUNPI"],"uri":["http://zotero.org/users/4386162/items/DBINUNPI"],"itemData":{"id":530,"type":"article-journal","title":"Biodiversity ensures plant-pollinator phenological synchrony against climate change.","container-title":"Ecology Letters","page":"1331-1338","volume":"16","issue":"11","abstract":"Climate change has the potential to alter the phenological synchrony between interacting mutualists, such as plants and their pollinators. However, high levels of biodiversity might buffer the negative effects of species-specific phenological shifts and maintain synchrony at the community level, as predicted by the biodiversity insurance hypothesis. Here, we explore how biodiversity might enhance and stabilise phenological synchrony between a valuable crop, apple and its native pollinators. We combine 46 years of data on apple flowering phenology with historical records of bee pollinators over the same period. When the key apple pollinators are considered altogether, we found extensive synchrony between bee activity and apple peak bloom due to complementarity among bee species' activity periods, and also a stable trend over time due to differential responses to warming climate among bee species. A simulation model confirms that high biodiversity levels can ensure plant-pollinator phenological synchrony and thus pollination function.© 2013 John Wiley &amp; Sons Ltd/CNRS.","DOI":"10.1111/ele.12170","journalAbbreviation":"Ecol Lett","author":[{"family":"Bartomeus","given":"Ignasi"},{"family":"Park","given":"Mia G"},{"family":"Gibbs","given":"Jason"},{"family":"Danforth","given":"Bryan N"},{"family":"Lakso","given":"Alan N"},{"family":"Winfree","given":"Rachael"}],"issued":{"date-parts":[["2013",11]]}}}],"schema":"https://github.com/citation-style-language/schema/raw/master/csl-citation.json"} </w:instrText>
      </w:r>
      <w:r w:rsidR="009152E4">
        <w:fldChar w:fldCharType="separate"/>
      </w:r>
      <w:r w:rsidR="00151394" w:rsidRPr="00151394">
        <w:rPr>
          <w:szCs w:val="24"/>
          <w:vertAlign w:val="superscript"/>
        </w:rPr>
        <w:t>10,11</w:t>
      </w:r>
      <w:r w:rsidR="009152E4">
        <w:fldChar w:fldCharType="end"/>
      </w:r>
      <w:r w:rsidR="009152E4">
        <w:t>.</w:t>
      </w:r>
      <w:r w:rsidR="008A049E">
        <w:t xml:space="preserve"> Understanding how these local and regi</w:t>
      </w:r>
      <w:r w:rsidR="00AA2F49">
        <w:t>onal patterns translate to larger scales can help understand how plant-pollinator interaction networks may be influenced by global environmental change.</w:t>
      </w:r>
      <w:r w:rsidR="008A049E">
        <w:t xml:space="preserve"> </w:t>
      </w:r>
      <w:r w:rsidR="009152E4">
        <w:t xml:space="preserve"> </w:t>
      </w:r>
    </w:p>
    <w:p w14:paraId="7E40AAAF" w14:textId="77777777" w:rsidR="00A50644" w:rsidRDefault="00A50644" w:rsidP="000D1A18">
      <w:pPr>
        <w:spacing w:line="480" w:lineRule="auto"/>
      </w:pPr>
    </w:p>
    <w:p w14:paraId="29543E90" w14:textId="7617BB6E" w:rsidR="001F1081" w:rsidRDefault="00E81AE9" w:rsidP="000D1A18">
      <w:pPr>
        <w:spacing w:line="480" w:lineRule="auto"/>
      </w:pPr>
      <w:r>
        <w:t>Historically, p</w:t>
      </w:r>
      <w:r w:rsidR="00452826">
        <w:t xml:space="preserve">lant-pollinator network studies have been </w:t>
      </w:r>
      <w:r w:rsidR="00C15BA5">
        <w:t xml:space="preserve">localised, </w:t>
      </w:r>
      <w:r w:rsidR="00452826">
        <w:t>descriptive and focused on documenting diversity and interactions</w:t>
      </w:r>
      <w:r w:rsidR="00452826">
        <w:fldChar w:fldCharType="begin"/>
      </w:r>
      <w:r w:rsidR="00151394">
        <w:instrText xml:space="preserve"> ADDIN ZOTERO_ITEM CSL_CITATION {"citationID":"lxti34BP","properties":{"formattedCitation":"\\super 12\\nosupersub{}","plainCitation":"12","noteIndex":0},"citationItems":[{"id":1274,"uris":["http://zotero.org/users/4386162/items/5US8SF33"],"uri":["http://zotero.org/users/4386162/items/5US8SF33"],"itemData":{"id":1274,"type":"article-journal","title":"Reflections on, and visions for, the changing field of pollination ecology.","container-title":"Ecology Letters","page":"1282-1295","volume":"21","issue":"8","abstract":"Since the launch of Ecology Letters in 1998, the field of Pollination Ecology has changed considerably in its focus. In this review, we discuss the major discoveries across the past two decades. We quantitatively synthesise the frequency by which different concepts and topics appeared in the peer-reviewed literature, as well as the connections between these topics. We then look forward to identify pressing research frontiers and opportunities for additional integration in the future. We find that there has been a shift towards viewing plant-pollinator interactions as networks and towards understanding how global drivers influence the plants, pollinators and the ecosystem service of pollination. Future frontiers include moving towards a macroecological view of plant-pollinator interactions, understanding how ecological intensification and urbanisation will influence pollination, considering other interactions, such as plant-microbe-pollinator networks, and understanding the causes and consequences of extinctions. Pollination Ecology is poised to advance our basic understanding of the ecological and evolutionary factors that shape plant-animal interactions and to create applied knowledge that informs conservation decision making. © 2018 John Wiley &amp; Sons Ltd/CNRS.","DOI":"10.1111/ele.13094","ISSN":"1461023X","journalAbbreviation":"Ecol Lett","author":[{"family":"Knight","given":"T M"},{"family":"Ashman","given":"T-L"},{"family":"Bennett","given":"J M"},{"family":"Burns","given":"J H"},{"family":"Passonneau","given":"S"},{"family":"Steets","given":"J A"}],"issued":{"date-parts":[["2018",8]]}}}],"schema":"https://github.com/citation-style-language/schema/raw/master/csl-citation.json"} </w:instrText>
      </w:r>
      <w:r w:rsidR="00452826">
        <w:fldChar w:fldCharType="separate"/>
      </w:r>
      <w:r w:rsidR="00151394" w:rsidRPr="00151394">
        <w:rPr>
          <w:szCs w:val="24"/>
          <w:vertAlign w:val="superscript"/>
        </w:rPr>
        <w:t>12</w:t>
      </w:r>
      <w:r w:rsidR="00452826">
        <w:fldChar w:fldCharType="end"/>
      </w:r>
      <w:r w:rsidR="008A049E">
        <w:t xml:space="preserve">; hence </w:t>
      </w:r>
      <w:r w:rsidR="00474704">
        <w:t>broader understanding of geographical trends is limited</w:t>
      </w:r>
      <w:r w:rsidR="00151394">
        <w:fldChar w:fldCharType="begin"/>
      </w:r>
      <w:r w:rsidR="00151394">
        <w:instrText xml:space="preserve"> ADDIN ZOTERO_ITEM CSL_CITATION {"citationID":"zHp1EX58","properties":{"formattedCitation":"\\super 13\\nosupersub{}","plainCitation":"13","noteIndex":0},"citationItems":[{"id":938,"uris":["http://zotero.org/users/4386162/items/7DTNUKDQ"],"uri":["http://zotero.org/users/4386162/items/7DTNUKDQ"],"itemData":{"id":938,"type":"article-journal","title":"Pollination ecology in the 21st Century: Key questions for future research","container-title":"Journal of Pollination Ecology","page":"8-23","volume":"3","journalAbbreviation":"Journal of Pollination Ecology","author":[{"family":"Mayer","given":"Carolin"},{"family":"Adler","given":"Lynn"},{"family":"Armbruster","given":"Scott W"},{"family":"Dafni","given":"Amots"},{"family":"Eardley","given":"Connal"},{"family":"Huang","given":"Shuang-Quan"},{"family":"Kevan","given":"Peter G"},{"family":"Ollerton","given":"Jeff"},{"family":"Packer","given":"Laurence"},{"family":"Ssymank","given":"Axel"},{"family":"Stout","given":"Jane C"},{"family":"Potts","given":"Simon G"}],"issued":{"date-parts":[["2011"]]}}}],"schema":"https://github.com/citation-style-language/schema/raw/master/csl-citation.json"} </w:instrText>
      </w:r>
      <w:r w:rsidR="00151394">
        <w:fldChar w:fldCharType="separate"/>
      </w:r>
      <w:r w:rsidR="00151394" w:rsidRPr="00151394">
        <w:rPr>
          <w:szCs w:val="24"/>
          <w:vertAlign w:val="superscript"/>
        </w:rPr>
        <w:t>13</w:t>
      </w:r>
      <w:r w:rsidR="00151394">
        <w:fldChar w:fldCharType="end"/>
      </w:r>
      <w:r w:rsidR="00474704">
        <w:t xml:space="preserve">. </w:t>
      </w:r>
      <w:r w:rsidR="00EF57C9">
        <w:t>In particular, there is currently no consensus on how climate drives plant-pollinator network interactions across large spatial scales</w:t>
      </w:r>
      <w:r w:rsidR="00EF57C9">
        <w:fldChar w:fldCharType="begin"/>
      </w:r>
      <w:r w:rsidR="00EF57C9">
        <w:instrText xml:space="preserve"> ADDIN ZOTERO_ITEM CSL_CITATION {"citationID":"ho9vBvyR","properties":{"formattedCitation":"\\super 14\\nosupersub{}","plainCitation":"14","noteIndex":0},"citationItems":[{"id":1323,"uris":["http://zotero.org/users/4386162/items/GLSIM6EG"],"uri":["http://zotero.org/users/4386162/items/GLSIM6EG"],"itemData":{"id":1323,"type":"article-journal","title":"Climate drives plant-pollinator interactions even along small-scale climate gradients: the case of the Aegean.","container-title":"Plant Biology","page":"176-183","volume":"20 Suppl 1","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 © 2017 German Botanical Society and The Royal Botanical Society of the Netherlands.","DOI":"10.1111/plb.12593","journalAbbreviation":"Plant Biol (Stuttg)","author":[{"family":"Petanidou","given":"T"},{"family":"Kallimanis","given":"A S"},{"family":"Lazarina","given":"M"},{"family":"Tscheulin","given":"T"},{"family":"Devalez","given":"J"},{"family":"Stefanaki","given":"A"},{"family":"Hanlidou","given":"E"},{"family":"Vujić","given":"A"},{"family":"Kaloveloni","given":"A"},{"family":"Sgardelis","given":"S P"}],"issued":{"date-parts":[["2018"]]}}}],"schema":"https://github.com/citation-style-language/schema/raw/master/csl-citation.json"} </w:instrText>
      </w:r>
      <w:r w:rsidR="00EF57C9">
        <w:fldChar w:fldCharType="separate"/>
      </w:r>
      <w:r w:rsidR="00EF57C9" w:rsidRPr="00EF57C9">
        <w:rPr>
          <w:szCs w:val="24"/>
          <w:vertAlign w:val="superscript"/>
        </w:rPr>
        <w:t>14</w:t>
      </w:r>
      <w:r w:rsidR="00EF57C9">
        <w:fldChar w:fldCharType="end"/>
      </w:r>
      <w:r w:rsidR="00EF57C9">
        <w:t xml:space="preserve">. </w:t>
      </w:r>
      <w:r w:rsidR="00D54523">
        <w:t>The</w:t>
      </w:r>
      <w:r w:rsidR="00D2716B">
        <w:t xml:space="preserve"> small number of studies that have </w:t>
      </w:r>
      <w:r w:rsidR="00D54523">
        <w:t xml:space="preserve">identified effects of climate </w:t>
      </w:r>
      <w:r w:rsidR="000C11D4">
        <w:t>on plant-</w:t>
      </w:r>
      <w:r w:rsidR="00D2716B">
        <w:t xml:space="preserve">pollinator networks have been largely </w:t>
      </w:r>
      <w:r w:rsidR="00D54523">
        <w:t xml:space="preserve">speculative, </w:t>
      </w:r>
      <w:r w:rsidR="00587AA1">
        <w:t xml:space="preserve">based on simulated data, </w:t>
      </w:r>
      <w:r w:rsidR="00B76F57">
        <w:t>or from local or regional systems</w:t>
      </w:r>
      <w:r w:rsidR="00D2716B">
        <w:fldChar w:fldCharType="begin"/>
      </w:r>
      <w:r w:rsidR="00EF57C9">
        <w:instrText xml:space="preserve"> ADDIN ZOTERO_ITEM CSL_CITATION {"citationID":"M2ABW9AH","properties":{"formattedCitation":"\\super 15,16\\nosupersub{}","plainCitation":"15,16","noteIndex":0},"citationItems":[{"id":393,"uris":["http://zotero.org/users/4386162/items/N8X2XWEM"],"uri":["http://zotero.org/users/4386162/items/N8X2XWEM"],"itemData":{"id":393,"type":"article-journal","title":"Global warming and the disruption of plant-pollinator interactions.","container-title":"Ecology Letters","page":"710-717","volume":"10","issue":"8","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journalAbbreviation":"Ecol Lett","author":[{"family":"Memmott","given":"Jane"},{"family":"Craze","given":"Paul G"},{"family":"Waser","given":"Nickolas M"},{"family":"Price","given":"Mary V"}],"issued":{"date-parts":[["2007",8]]}}},{"id":1188,"uris":["http://zotero.org/users/4386162/items/YVQUH52N"],"uri":["http://zotero.org/users/4386162/items/YVQUH52N"],"itemData":{"id":1188,"type":"article-journal","title":"How does climate warming affect plant-pollinator interactions?","container-title":"Ecology Letters","page":"184-195","volume":"12","issue":"2","abstract":"Climate warming affects the phenology, local abundance and large-scale distribution of plants and pollinators. Despite this, there is still limited knowledge of how elevated temperatures affect plant-pollinator mutualisms and how changed availability of mutualistic partners influences the persistence of interacting species. Here we review the evidence of climate warming effects on plants and pollinators and discuss how their interactions may be affected by increased temperatures. The onset of flowering in plants and first appearance dates of pollinators in several cases appear to advance linearly in response to recent temperature increases. Phenological responses to climate warming may therefore occur at parallel magnitudes in plants and pollinators, although considerable variation in responses across species should be expected. Despite the overall similarities in responses, a few studies have shown that climate warming may generate temporal mismatches among the mutualistic partners. Mismatches in pollination interactions are still rarely explored and their demographic consequences are largely unknown. Studies on multi-species plant-pollinator assemblages indicate that the overall structure of pollination networks probably are robust against perturbations caused by climate warming. We suggest potential ways of studying warming-caused mismatches and their consequences for plant-pollinator interactions, and highlight the strengths and limitations of such approaches.","DOI":"10.1111/j.1461-0248.2008.01269.x","journalAbbreviation":"Ecol Lett","author":[{"family":"Hegland","given":"Stein Joar"},{"family":"Nielsen","given":"Anders"},{"family":"Lázaro","given":"Amparo"},{"family":"Bjerknes","given":"Anne-Line"},{"family":"Totland","given":"Ørjan"}],"issued":{"date-parts":[["2009",2]]}}}],"schema":"https://github.com/citation-style-language/schema/raw/master/csl-citation.json"} </w:instrText>
      </w:r>
      <w:r w:rsidR="00D2716B">
        <w:fldChar w:fldCharType="separate"/>
      </w:r>
      <w:r w:rsidR="00EF57C9" w:rsidRPr="00EF57C9">
        <w:rPr>
          <w:szCs w:val="24"/>
          <w:vertAlign w:val="superscript"/>
        </w:rPr>
        <w:t>15,16</w:t>
      </w:r>
      <w:r w:rsidR="00D2716B">
        <w:fldChar w:fldCharType="end"/>
      </w:r>
      <w:r w:rsidR="00587AA1">
        <w:t xml:space="preserve">. Large-scale analyses </w:t>
      </w:r>
      <w:r w:rsidR="001706FC">
        <w:t>investigating</w:t>
      </w:r>
      <w:r w:rsidR="001A1FC8">
        <w:t xml:space="preserve"> </w:t>
      </w:r>
      <w:r w:rsidR="00425FA9">
        <w:t>global</w:t>
      </w:r>
      <w:r w:rsidR="001A1FC8">
        <w:t xml:space="preserve"> patterns in plant</w:t>
      </w:r>
      <w:r w:rsidR="000C11D4">
        <w:t>-</w:t>
      </w:r>
      <w:r w:rsidR="001A1FC8">
        <w:t>pollinator</w:t>
      </w:r>
      <w:r w:rsidR="00312B36">
        <w:t xml:space="preserve"> </w:t>
      </w:r>
      <w:r w:rsidR="001A1FC8">
        <w:t xml:space="preserve">networks have </w:t>
      </w:r>
      <w:r w:rsidR="001706FC">
        <w:t>focused on</w:t>
      </w:r>
      <w:r w:rsidR="00312B36">
        <w:t xml:space="preserve"> </w:t>
      </w:r>
      <w:r w:rsidR="001706FC">
        <w:t>broader patterns in network metrics</w:t>
      </w:r>
      <w:r w:rsidR="00F03E28">
        <w:t xml:space="preserve"> and species richness</w:t>
      </w:r>
      <w:r w:rsidR="004B3A65">
        <w:t xml:space="preserve">, </w:t>
      </w:r>
      <w:r>
        <w:t>with limited discussion of</w:t>
      </w:r>
      <w:r w:rsidR="004B3A65">
        <w:t xml:space="preserve"> taxonomic identity or community composition</w:t>
      </w:r>
      <w:r w:rsidR="001706FC">
        <w:fldChar w:fldCharType="begin"/>
      </w:r>
      <w:r w:rsidR="00EF57C9">
        <w:instrText xml:space="preserve"> ADDIN ZOTERO_ITEM CSL_CITATION {"citationID":"HxUDtr5P","properties":{"formattedCitation":"\\super 17\\uc0\\u8211{}19\\nosupersub{}","plainCitation":"17–19","noteIndex":0},"citationItems":[{"id":1661,"uris":["http://zotero.org/users/4386162/items/CWDX9X6A"],"uri":["http://zotero.org/users/4386162/items/CWDX9X6A"],"itemData":{"id":1661,"type":"article-journal","title":"Global patterns of mainland and insular pollination networks","container-title":"Global Ecology and Biogeography","page":"880-890","volume":"25","issue":"7","source":"Wiley Online Library","abstract":"Aim Interaction networks are being increasingly used to evaluate macroecological patterns. We explored a global dataset to identify differences in the structure of pollination networks from islands (of oceanic and continental origin) and mainlands. For oceanic islands, we further evaluated the effects of key island traits on network structural parameters. Location Fifty-two quantitative plant–pollinator networks from continental islands (n = 23), oceanic islands (n = 18) and mainlands (n = 11) located world-wide. Methods The effect of geographical origin upon network structure was explored by means of generalized mixed models, accounting for biogeographical region, sampling intensity, latitude and network size. For oceanic island networks, the influence of area, age, elevation and isolation was also evaluated. Results The structure of pollination networks was fairly consistent between mainland and continental islands and only a few differences were noted. Oceanic island networks, however, were smaller and topologically simplified, showing a lower interaction diversity, and higher plant niche overlap than mainland and continental island networks. Isolation and elevational range of oceanic islands influenced the total number of species and interactions. Networks from higher-elevation oceanic islands were less nested and those located towards the equator exhibited higher interaction richness. Island area showed no significant effect on any of the network metrics studied here. Main conclusions Pollination networks appear structurally similar regardless of their geographical origin. However, networks from continental islands are more similar to their mainland counterparts than to those from oceanic islands, probably due to the geological nature of continental islands, which are fragments of the mainland to which they were once connected. Oceanic island networks are the least species- and link-rich, and exhibit the lowest interaction diversity and the highest plant niche overlap, possibly due to lower pollinator richness. The most isolated and low-elevation islands show the simplest networks, and are thus probably the most vulnerable to pollination disruptions.","DOI":"10.1111/geb.12362","ISSN":"1466-8238","language":"en","author":[{"family":"Traveset","given":"Anna"},{"family":"Tur","given":"Cristina"},{"family":"Trøjelsgaard","given":"Kristian"},{"family":"Heleno","given":"Ruben"},{"family":"Castro</w:instrText>
      </w:r>
      <w:r w:rsidR="00EF57C9">
        <w:rPr>
          <w:rFonts w:ascii="Cambria Math" w:hAnsi="Cambria Math" w:cs="Cambria Math"/>
        </w:rPr>
        <w:instrText>‐</w:instrText>
      </w:r>
      <w:r w:rsidR="00EF57C9">
        <w:instrText xml:space="preserve">Urgal","given":"Rocío"},{"family":"Olesen","given":"Jens M."}],"issued":{"date-parts":[["2016"]]}}},{"id":1328,"uris":["http://zotero.org/users/4386162/items/NVB8IUUN"],"uri":["http://zotero.org/users/4386162/items/NVB8IUUN"],"itemData":{"id":1328,"type":"article-journal","title":"GEOGRAPHIC PATTERNS IN PLANT–POLLINATOR MUTUALISTIC NETWORKS","container-title":"Ecology","URL":"https://esajournals.onlinelibrary.wiley.com/doi/abs/10.1890/0012-9658(2002)083%5B2416:GPIPPM%5D2.0.CO;2","journalAbbreviation":"Ecology","author":[{"family":"Olesen","given":"Jens M."},{"family":"Jordano","given":"Pedro"}],"issued":{"date-parts":[["2002",9]]},"accessed":{"date-parts":[["2018",9,20]]}}},{"id":450,"uris":["http://zotero.org/users/4386162/items/6DQXS6SS"],"uri":["http://zotero.org/users/4386162/items/6DQXS6SS"],"itemData":{"id":450,"type":"article-journal","title":"Macroecology of pollination networks","container-title":"Global Ecology and Biogeography","page":"149-162","volume":"22","issue":"2","DOI":"10.1111/j.1466-8238.2012.00777.x","ISSN":"1466822X","journalAbbreviation":"Global Ecology and Biogeography","author":[{"family":"Trøjelsgaard","given":"Kristian"},{"family":"Olesen","given":"Jens M."}],"issued":{"date-parts":[["2013",2]]}}}],"schema":"https://github.com/citation-style-language/schema/raw/master/csl-citation.json"} </w:instrText>
      </w:r>
      <w:r w:rsidR="001706FC">
        <w:fldChar w:fldCharType="separate"/>
      </w:r>
      <w:r w:rsidR="00EF57C9" w:rsidRPr="00EF57C9">
        <w:rPr>
          <w:szCs w:val="24"/>
          <w:vertAlign w:val="superscript"/>
        </w:rPr>
        <w:t>17–19</w:t>
      </w:r>
      <w:r w:rsidR="001706FC">
        <w:fldChar w:fldCharType="end"/>
      </w:r>
      <w:r w:rsidR="001A1FC8">
        <w:t xml:space="preserve">. </w:t>
      </w:r>
      <w:r w:rsidR="00F03E28">
        <w:t xml:space="preserve">Where biogeographical gradients were considered, the focus has traditionally been on testing the effects of </w:t>
      </w:r>
      <w:r w:rsidR="00425FA9">
        <w:t>latitude</w:t>
      </w:r>
      <w:r w:rsidR="00F03E28">
        <w:t xml:space="preserve"> on network interactions</w:t>
      </w:r>
      <w:r w:rsidR="00F03E28">
        <w:fldChar w:fldCharType="begin"/>
      </w:r>
      <w:r w:rsidR="00EF57C9">
        <w:instrText xml:space="preserve"> ADDIN ZOTERO_ITEM CSL_CITATION {"citationID":"4ksNQiiJ","properties":{"formattedCitation":"\\super 20,21\\nosupersub{}","plainCitation":"20,21","noteIndex":0},"citationItems":[{"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id":1686,"uris":["http://zotero.org/users/4386162/items/K8CE2HD3"],"uri":["http://zotero.org/users/4386162/items/K8CE2HD3"],"itemData":{"id":1686,"type":"article-journal","title":"Latitudinal trends in plant-pollinator interactions: are tropical plants more specialised?","container-title":"Oikos","page":"340-350","volume":"98","issue":"2","source":"Wiley Online Library","abstract":"The increase in richness of species and higher taxa going from higher to lower latitudes is one of the most studied global biogeographical patterns. Latitudinal trends in the interactions between species have, in contrast, hardly been studied at all, probably because recording interactions is much less straightforward than counting species. We have assembled two independent data sets which suggest that plant-pollinator interactions are not more ecologically specialised in the tropics compared to temperate latitudes. This is in contrast to a prevailing view that tropical ecological interactions tend towards higher specificity than their temperate counterparts.","DOI":"10.1034/j.1600-0706.2002.980215.x","ISSN":"1600-0706","shortTitle":"Latitudinal trends in plant-pollinator interactions","language":"en","author":[{"family":"Ollerton","given":"Jeff"},{"family":"Cranmer","given":"Louise"}],"issued":{"date-parts":[["2002"]]}}}],"schema":"https://github.com/citation-style-language/schema/raw/master/csl-citation.json"} </w:instrText>
      </w:r>
      <w:r w:rsidR="00F03E28">
        <w:fldChar w:fldCharType="separate"/>
      </w:r>
      <w:r w:rsidR="00EF57C9" w:rsidRPr="00EF57C9">
        <w:rPr>
          <w:szCs w:val="24"/>
          <w:vertAlign w:val="superscript"/>
        </w:rPr>
        <w:t>20,21</w:t>
      </w:r>
      <w:r w:rsidR="00F03E28">
        <w:fldChar w:fldCharType="end"/>
      </w:r>
      <w:r w:rsidR="00F03E28">
        <w:t xml:space="preserve">. However, latitude is a poor proxy for </w:t>
      </w:r>
      <w:r w:rsidR="00E56D0C">
        <w:t xml:space="preserve">the environmental nuances that drive community-level </w:t>
      </w:r>
      <w:r w:rsidR="00E56D0C">
        <w:lastRenderedPageBreak/>
        <w:t xml:space="preserve">interactions, and historical </w:t>
      </w:r>
      <w:r w:rsidR="00F03E28">
        <w:t>focus</w:t>
      </w:r>
      <w:r w:rsidR="000D1A18">
        <w:t xml:space="preserve"> on the latitudinal gradient as a predictor</w:t>
      </w:r>
      <w:r w:rsidR="00F03E28">
        <w:t xml:space="preserve"> h</w:t>
      </w:r>
      <w:r w:rsidR="00E56D0C">
        <w:t xml:space="preserve">as limited our understanding of global-scale patterns </w:t>
      </w:r>
      <w:r w:rsidR="00C15BA5">
        <w:t>of</w:t>
      </w:r>
      <w:r w:rsidR="00E56D0C">
        <w:t xml:space="preserve"> ecosystem function</w:t>
      </w:r>
      <w:r w:rsidR="00E56D0C">
        <w:fldChar w:fldCharType="begin"/>
      </w:r>
      <w:r w:rsidR="00EF57C9">
        <w:instrText xml:space="preserve"> ADDIN ZOTERO_ITEM CSL_CITATION {"citationID":"QoTYdt6y","properties":{"formattedCitation":"\\super 22\\nosupersub{}","plainCitation":"22","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schema":"https://github.com/citation-style-language/schema/raw/master/csl-citation.json"} </w:instrText>
      </w:r>
      <w:r w:rsidR="00E56D0C">
        <w:fldChar w:fldCharType="separate"/>
      </w:r>
      <w:r w:rsidR="00EF57C9" w:rsidRPr="00EF57C9">
        <w:rPr>
          <w:szCs w:val="24"/>
          <w:vertAlign w:val="superscript"/>
        </w:rPr>
        <w:t>22</w:t>
      </w:r>
      <w:r w:rsidR="00E56D0C">
        <w:fldChar w:fldCharType="end"/>
      </w:r>
      <w:r w:rsidR="00E56D0C">
        <w:t xml:space="preserve">. </w:t>
      </w:r>
      <w:r w:rsidR="00151394">
        <w:t xml:space="preserve">To test whether climate zone influences the relative proportion of insect taxa in plant-pollinator networks, we conducted an exhaustive search of peer-reviewed literature and research theses published online and collated 184 community networks linking flowering plants to insect pollinators or flower visitors. Hereafter, we refer to these as plant-pollinator networks. </w:t>
      </w:r>
    </w:p>
    <w:p w14:paraId="67421659" w14:textId="77777777" w:rsidR="00353DF7" w:rsidRDefault="00353DF7" w:rsidP="000D1A18">
      <w:pPr>
        <w:spacing w:line="480" w:lineRule="auto"/>
      </w:pPr>
    </w:p>
    <w:p w14:paraId="73639D8B" w14:textId="7F93E195" w:rsidR="001F1081" w:rsidRPr="00353DF7" w:rsidRDefault="00353DF7" w:rsidP="000D1A18">
      <w:pPr>
        <w:spacing w:line="480" w:lineRule="auto"/>
        <w:rPr>
          <w:b/>
        </w:rPr>
      </w:pPr>
      <w:r w:rsidRPr="00353DF7">
        <w:rPr>
          <w:b/>
        </w:rPr>
        <w:t>Results</w:t>
      </w:r>
    </w:p>
    <w:p w14:paraId="388D8D44" w14:textId="2F97D85E" w:rsidR="00374977" w:rsidRDefault="00DB663A" w:rsidP="000D1A18">
      <w:pPr>
        <w:spacing w:line="480" w:lineRule="auto"/>
      </w:pPr>
      <w:r>
        <w:t xml:space="preserve">We first </w:t>
      </w:r>
      <w:r w:rsidR="00A6341C">
        <w:t>tested variation in the</w:t>
      </w:r>
      <w:r w:rsidR="00726E21">
        <w:t xml:space="preserve"> </w:t>
      </w:r>
      <w:r>
        <w:t xml:space="preserve">composition of plant-pollinator </w:t>
      </w:r>
      <w:r w:rsidR="00726E21">
        <w:t>communities</w:t>
      </w:r>
      <w:r w:rsidR="00A6341C">
        <w:t xml:space="preserve">, which is more useful for understanding community-level patterns than </w:t>
      </w:r>
      <w:r w:rsidR="00853B93">
        <w:t xml:space="preserve">species </w:t>
      </w:r>
      <w:r w:rsidR="00A6341C">
        <w:t>abundance or richness metrics</w:t>
      </w:r>
      <w:r w:rsidR="00940328">
        <w:t>.</w:t>
      </w:r>
      <w:r>
        <w:t xml:space="preserve"> </w:t>
      </w:r>
      <w:r w:rsidR="0014789D">
        <w:t>At the global scale,</w:t>
      </w:r>
      <w:r w:rsidR="00526312">
        <w:t xml:space="preserve"> we found that</w:t>
      </w:r>
      <w:r w:rsidR="0014789D">
        <w:t xml:space="preserve"> </w:t>
      </w:r>
      <w:proofErr w:type="spellStart"/>
      <w:r w:rsidR="00940328">
        <w:t>Köppen</w:t>
      </w:r>
      <w:proofErr w:type="spellEnd"/>
      <w:r w:rsidR="00940328">
        <w:t xml:space="preserve"> </w:t>
      </w:r>
      <w:r w:rsidR="00D47A48">
        <w:t>c</w:t>
      </w:r>
      <w:r w:rsidR="001F1081">
        <w:t>limate zone</w:t>
      </w:r>
      <w:r w:rsidR="0014789D">
        <w:t xml:space="preserve"> drives</w:t>
      </w:r>
      <w:r w:rsidR="000D1A18">
        <w:t xml:space="preserve"> compositional dissimilarities between </w:t>
      </w:r>
      <w:r w:rsidR="00A6341C">
        <w:t>plant-pollinator</w:t>
      </w:r>
      <w:r w:rsidR="000D1A18">
        <w:t xml:space="preserve"> </w:t>
      </w:r>
      <w:r w:rsidR="00940328">
        <w:t>interactions</w:t>
      </w:r>
      <w:r w:rsidR="00374977" w:rsidRPr="00780135">
        <w:t xml:space="preserve"> (PERMANOVA, </w:t>
      </w:r>
      <w:proofErr w:type="gramStart"/>
      <w:r w:rsidR="00374977" w:rsidRPr="00780135">
        <w:t>F</w:t>
      </w:r>
      <w:r w:rsidR="00374977" w:rsidRPr="00780135">
        <w:rPr>
          <w:vertAlign w:val="subscript"/>
        </w:rPr>
        <w:t>(</w:t>
      </w:r>
      <w:proofErr w:type="gramEnd"/>
      <w:r w:rsidR="00374977" w:rsidRPr="00780135">
        <w:rPr>
          <w:vertAlign w:val="subscript"/>
        </w:rPr>
        <w:t>4,179)</w:t>
      </w:r>
      <w:r w:rsidR="00374977" w:rsidRPr="00780135">
        <w:t xml:space="preserve"> = 63.</w:t>
      </w:r>
      <w:r w:rsidR="00374977">
        <w:t>23</w:t>
      </w:r>
      <w:r w:rsidR="00374977" w:rsidRPr="00780135">
        <w:t xml:space="preserve">; </w:t>
      </w:r>
      <w:r w:rsidR="00374977" w:rsidRPr="00780135">
        <w:rPr>
          <w:i/>
        </w:rPr>
        <w:t>R</w:t>
      </w:r>
      <w:r w:rsidR="00374977" w:rsidRPr="00780135">
        <w:rPr>
          <w:i/>
          <w:vertAlign w:val="superscript"/>
        </w:rPr>
        <w:t>2</w:t>
      </w:r>
      <w:r w:rsidR="00374977" w:rsidRPr="00780135">
        <w:t xml:space="preserve"> = 0.59; </w:t>
      </w:r>
      <w:r w:rsidR="00374977" w:rsidRPr="0001583C">
        <w:rPr>
          <w:i/>
        </w:rPr>
        <w:t>P</w:t>
      </w:r>
      <w:r w:rsidR="00374977" w:rsidRPr="00780135">
        <w:t xml:space="preserve"> &lt; 0.001; Figure </w:t>
      </w:r>
      <w:r w:rsidR="000D1A18">
        <w:t>1</w:t>
      </w:r>
      <w:r w:rsidR="00374977" w:rsidRPr="00780135">
        <w:t xml:space="preserve">). In particular, </w:t>
      </w:r>
      <w:r w:rsidR="00374977">
        <w:t xml:space="preserve">the composition of </w:t>
      </w:r>
      <w:r w:rsidR="001F1081">
        <w:t>tropical and arid zone networks</w:t>
      </w:r>
      <w:r w:rsidR="00374977">
        <w:t xml:space="preserve"> </w:t>
      </w:r>
      <w:r w:rsidR="001F1081">
        <w:t xml:space="preserve">are </w:t>
      </w:r>
      <w:r w:rsidR="00374977" w:rsidRPr="00780135">
        <w:t xml:space="preserve">distinct </w:t>
      </w:r>
      <w:r w:rsidR="00374977">
        <w:t xml:space="preserve">from each other and from all other climate zones </w:t>
      </w:r>
      <w:r w:rsidR="00374977" w:rsidRPr="00780135">
        <w:t>(</w:t>
      </w:r>
      <w:r w:rsidR="000D1A18">
        <w:t>Table S1</w:t>
      </w:r>
      <w:r w:rsidR="00374977" w:rsidRPr="00780135">
        <w:t xml:space="preserve">). </w:t>
      </w:r>
      <w:r w:rsidR="00374977">
        <w:t xml:space="preserve">The composition of </w:t>
      </w:r>
      <w:r w:rsidR="001F1081">
        <w:t xml:space="preserve">temperate zone </w:t>
      </w:r>
      <w:r w:rsidR="00374977">
        <w:t xml:space="preserve">plant-pollinator networks </w:t>
      </w:r>
      <w:r w:rsidR="001F1081">
        <w:t>i</w:t>
      </w:r>
      <w:r w:rsidR="00374977">
        <w:t xml:space="preserve">s strongly dissimilar from </w:t>
      </w:r>
      <w:r w:rsidR="001F1081">
        <w:t>polar zone networks</w:t>
      </w:r>
      <w:r w:rsidR="00374977">
        <w:t xml:space="preserve">, while </w:t>
      </w:r>
      <w:r w:rsidR="000C11D4">
        <w:t>networks</w:t>
      </w:r>
      <w:r w:rsidR="00374977">
        <w:t xml:space="preserve"> in the </w:t>
      </w:r>
      <w:r w:rsidR="00374977" w:rsidRPr="00780135">
        <w:t>continental</w:t>
      </w:r>
      <w:r w:rsidR="001F1081">
        <w:t xml:space="preserve"> climate zone ar</w:t>
      </w:r>
      <w:r w:rsidR="00374977">
        <w:t xml:space="preserve">e weakly dissimilar from those in temperate and </w:t>
      </w:r>
      <w:r w:rsidR="00374977" w:rsidRPr="00780135">
        <w:t xml:space="preserve">polar </w:t>
      </w:r>
      <w:r w:rsidR="00374977">
        <w:t xml:space="preserve">climate zones. </w:t>
      </w:r>
      <w:r w:rsidR="00374977" w:rsidRPr="00780135">
        <w:t>Dispersion</w:t>
      </w:r>
      <w:r w:rsidR="00374977">
        <w:t xml:space="preserve"> of plant-pollinator interaction composition</w:t>
      </w:r>
      <w:r w:rsidR="00374977" w:rsidRPr="00780135" w:rsidDel="00133724">
        <w:t xml:space="preserve"> </w:t>
      </w:r>
      <w:r w:rsidR="001F1081">
        <w:t>i</w:t>
      </w:r>
      <w:r w:rsidR="00374977" w:rsidRPr="00780135">
        <w:t xml:space="preserve">s similar across </w:t>
      </w:r>
      <w:r w:rsidR="00374977">
        <w:t xml:space="preserve">all </w:t>
      </w:r>
      <w:r w:rsidR="00A336DF">
        <w:t>climate</w:t>
      </w:r>
      <w:r w:rsidR="00374977" w:rsidRPr="00780135">
        <w:t xml:space="preserve"> zones (</w:t>
      </w:r>
      <w:r w:rsidR="00374977">
        <w:t>all pairwise</w:t>
      </w:r>
      <w:r w:rsidR="00374977" w:rsidRPr="00780135">
        <w:t xml:space="preserve"> Tukey</w:t>
      </w:r>
      <w:r w:rsidR="00374977">
        <w:t>’s</w:t>
      </w:r>
      <w:r w:rsidR="00374977" w:rsidRPr="00780135">
        <w:t xml:space="preserve"> HSD </w:t>
      </w:r>
      <w:r w:rsidR="00374977" w:rsidRPr="00BB1607">
        <w:rPr>
          <w:i/>
        </w:rPr>
        <w:t>P</w:t>
      </w:r>
      <w:r w:rsidR="00374977" w:rsidRPr="00780135">
        <w:t xml:space="preserve"> &gt;</w:t>
      </w:r>
      <w:r w:rsidR="00374977">
        <w:t xml:space="preserve"> </w:t>
      </w:r>
      <w:r w:rsidR="00374977" w:rsidRPr="00780135">
        <w:t>0.05).</w:t>
      </w:r>
    </w:p>
    <w:p w14:paraId="74E09032" w14:textId="1ADCF3A4" w:rsidR="000D1A18" w:rsidRPr="00780135" w:rsidRDefault="004D697A" w:rsidP="000D1A18">
      <w:pPr>
        <w:spacing w:line="480" w:lineRule="auto"/>
        <w:rPr>
          <w:b/>
          <w:sz w:val="36"/>
        </w:rPr>
      </w:pPr>
      <w:r>
        <w:rPr>
          <w:b/>
          <w:noProof/>
          <w:sz w:val="36"/>
          <w:lang w:eastAsia="en-AU"/>
        </w:rPr>
        <w:lastRenderedPageBreak/>
        <w:drawing>
          <wp:inline distT="0" distB="0" distL="0" distR="0" wp14:anchorId="297B8C7B" wp14:editId="2F87F12F">
            <wp:extent cx="6192108" cy="4648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MDS.jpg"/>
                    <pic:cNvPicPr/>
                  </pic:nvPicPr>
                  <pic:blipFill>
                    <a:blip r:embed="rId6">
                      <a:extLst>
                        <a:ext uri="{28A0092B-C50C-407E-A947-70E740481C1C}">
                          <a14:useLocalDpi xmlns:a14="http://schemas.microsoft.com/office/drawing/2010/main" val="0"/>
                        </a:ext>
                      </a:extLst>
                    </a:blip>
                    <a:stretch>
                      <a:fillRect/>
                    </a:stretch>
                  </pic:blipFill>
                  <pic:spPr>
                    <a:xfrm>
                      <a:off x="0" y="0"/>
                      <a:ext cx="6200617" cy="4654588"/>
                    </a:xfrm>
                    <a:prstGeom prst="rect">
                      <a:avLst/>
                    </a:prstGeom>
                  </pic:spPr>
                </pic:pic>
              </a:graphicData>
            </a:graphic>
          </wp:inline>
        </w:drawing>
      </w:r>
    </w:p>
    <w:p w14:paraId="6608D362" w14:textId="32AB0262" w:rsidR="000D1A18" w:rsidRPr="00780135" w:rsidRDefault="000D1A18" w:rsidP="000D1A18">
      <w:pPr>
        <w:spacing w:line="480" w:lineRule="auto"/>
      </w:pPr>
      <w:r w:rsidRPr="00BB1607">
        <w:rPr>
          <w:b/>
        </w:rPr>
        <w:t xml:space="preserve">Figure </w:t>
      </w:r>
      <w:r>
        <w:rPr>
          <w:b/>
        </w:rPr>
        <w:t>1</w:t>
      </w:r>
      <w:r w:rsidRPr="00BB1607">
        <w:rPr>
          <w:b/>
        </w:rPr>
        <w:t>.</w:t>
      </w:r>
      <w:r w:rsidRPr="00780135">
        <w:t xml:space="preserve"> </w:t>
      </w:r>
      <w:r w:rsidR="00955FE0">
        <w:t>NMDS</w:t>
      </w:r>
      <w:r w:rsidRPr="00780135">
        <w:t xml:space="preserve"> ordination of plant-pollinator interaction composition in each climat</w:t>
      </w:r>
      <w:r>
        <w:t>e</w:t>
      </w:r>
      <w:r w:rsidRPr="00780135">
        <w:t xml:space="preserve"> </w:t>
      </w:r>
      <w:r>
        <w:t>zone.</w:t>
      </w:r>
    </w:p>
    <w:p w14:paraId="17E448EB" w14:textId="77777777" w:rsidR="0014789D" w:rsidRDefault="0014789D" w:rsidP="000D1A18">
      <w:pPr>
        <w:spacing w:line="480" w:lineRule="auto"/>
      </w:pPr>
    </w:p>
    <w:p w14:paraId="618ECDD8" w14:textId="3FF4C0A6" w:rsidR="00CE4367" w:rsidRDefault="00684FBD" w:rsidP="000D1A18">
      <w:pPr>
        <w:spacing w:line="480" w:lineRule="auto"/>
      </w:pPr>
      <w:r>
        <w:t xml:space="preserve">To explore </w:t>
      </w:r>
      <w:r w:rsidR="00F07755">
        <w:t>relative</w:t>
      </w:r>
      <w:r>
        <w:t xml:space="preserve"> differences in</w:t>
      </w:r>
      <w:r w:rsidR="00F07755">
        <w:t xml:space="preserve"> pollinator taxa</w:t>
      </w:r>
      <w:r w:rsidR="0040151A">
        <w:t xml:space="preserve"> </w:t>
      </w:r>
      <w:r>
        <w:t xml:space="preserve">across climate zones, we </w:t>
      </w:r>
      <w:r w:rsidR="00C73A6A">
        <w:t xml:space="preserve">used </w:t>
      </w:r>
      <w:r w:rsidR="00C73A6A" w:rsidRPr="00780135">
        <w:t xml:space="preserve">Bayesian generalised linear mixed </w:t>
      </w:r>
      <w:r w:rsidR="00C73A6A">
        <w:t xml:space="preserve">effects models and </w:t>
      </w:r>
      <w:r>
        <w:t xml:space="preserve">grouped pollinator species </w:t>
      </w:r>
      <w:r w:rsidR="00AB22E9">
        <w:t>by</w:t>
      </w:r>
      <w:r w:rsidR="00F07755">
        <w:t xml:space="preserve"> </w:t>
      </w:r>
      <w:r w:rsidR="00686061">
        <w:t xml:space="preserve">the following </w:t>
      </w:r>
      <w:r w:rsidR="00F07755">
        <w:t xml:space="preserve">taxonomic </w:t>
      </w:r>
      <w:r w:rsidR="00AB22E9">
        <w:t>groupings</w:t>
      </w:r>
      <w:r>
        <w:t xml:space="preserve">: </w:t>
      </w:r>
      <w:r w:rsidR="00AB22E9">
        <w:t xml:space="preserve">Syrphidae, </w:t>
      </w:r>
      <w:r w:rsidR="00B82AC7">
        <w:t>n</w:t>
      </w:r>
      <w:r w:rsidR="00AB22E9">
        <w:t>on-</w:t>
      </w:r>
      <w:r w:rsidR="00B82AC7">
        <w:t>s</w:t>
      </w:r>
      <w:r w:rsidR="00AB22E9">
        <w:t xml:space="preserve">yrphid </w:t>
      </w:r>
      <w:r>
        <w:t xml:space="preserve">Diptera, </w:t>
      </w:r>
      <w:r w:rsidR="00AB22E9">
        <w:t xml:space="preserve">Bees, </w:t>
      </w:r>
      <w:r w:rsidR="00B82AC7">
        <w:t>n</w:t>
      </w:r>
      <w:r w:rsidR="00AB22E9">
        <w:t>on-</w:t>
      </w:r>
      <w:r w:rsidR="00B82AC7">
        <w:t>b</w:t>
      </w:r>
      <w:r w:rsidR="00AB22E9">
        <w:t xml:space="preserve">ee </w:t>
      </w:r>
      <w:r>
        <w:t xml:space="preserve">Hymenoptera, Lepidoptera, </w:t>
      </w:r>
      <w:proofErr w:type="gramStart"/>
      <w:r>
        <w:t>Coleoptera</w:t>
      </w:r>
      <w:proofErr w:type="gramEnd"/>
      <w:r>
        <w:t>.</w:t>
      </w:r>
      <w:r w:rsidR="00C73A6A">
        <w:t xml:space="preserve"> </w:t>
      </w:r>
      <w:r w:rsidR="00EE76F4">
        <w:t>Analysis at family-level was not feasible, due to a high number of singletons, but w</w:t>
      </w:r>
      <w:r w:rsidR="00CE4367">
        <w:t>e separated syrphid flies</w:t>
      </w:r>
      <w:r w:rsidR="002D547E">
        <w:t xml:space="preserve"> and bees from their respective taxonomic orders, as </w:t>
      </w:r>
      <w:r w:rsidR="00CE4367">
        <w:t xml:space="preserve">adults of these species are predominantly pollen-feeders and </w:t>
      </w:r>
      <w:r w:rsidR="002D547E">
        <w:t xml:space="preserve">are common and recognisable pollinators across most </w:t>
      </w:r>
      <w:r w:rsidR="00D75A8A">
        <w:t>terrestrial s</w:t>
      </w:r>
      <w:r w:rsidR="002D547E">
        <w:t>ystems</w:t>
      </w:r>
      <w:r w:rsidR="00CE4367">
        <w:fldChar w:fldCharType="begin"/>
      </w:r>
      <w:r w:rsidR="00EF57C9">
        <w:instrText xml:space="preserve"> ADDIN ZOTERO_ITEM CSL_CITATION {"citationID":"tCCQPYaw","properties":{"formattedCitation":"\\super 1,23\\nosupersub{}","plainCitation":"1,23","noteIndex":0},"citationItems":[{"id":1104,"uris":["http://zotero.org/users/4386162/items/92T9HVZU"],"uri":["http://zotero.org/users/4386162/items/92T9HVZU"],"itemData":{"id":1104,"type":"article-journal","title":"Pollinator diversity: distribution, ecological function, and conservation","container-title":"Annual Review of Ecology, Evolution, and Systematics","page":"353-376","volume":"48","issue":"1","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DOI":"10.1146/annurev-ecolsys-110316-022919","ISSN":"1543-592X","journalAbbreviation":"Annu. Rev. Ecol. Evol. Syst.","author":[{"family":"Ollerton","given":"Jeff"}],"issued":{"date-parts":[["2017",11,2]]}}},{"id":561,"uris":["http://zotero.org/users/4386162/items/JY6XFBR3"],"uri":["http://zotero.org/users/4386162/items/JY6XFBR3"],"itemData":{"id":561,"type":"article-journal","title":"Pollinating Flies (Diptera): A major contribution to plant diversity and agricultural production","container-title":"Biodiversity","page":"86-89","volume":"9","issue":"1-2","DOI":"10.1080/14888386.2008.9712892","ISSN":"1488-8386","journalAbbreviation":"Biodiversity","author":[{"family":"Ssymank","given":"Axel"},{"family":"Kearns","given":"C. A."},{"family":"Pape","given":"Thomas"},{"family":"Thompson","given":"F. Christian"}],"issued":{"date-parts":[["2008",4]]}}}],"schema":"https://github.com/citation-style-language/schema/raw/master/csl-citation.json"} </w:instrText>
      </w:r>
      <w:r w:rsidR="00CE4367">
        <w:fldChar w:fldCharType="separate"/>
      </w:r>
      <w:r w:rsidR="00EF57C9" w:rsidRPr="00EF57C9">
        <w:rPr>
          <w:szCs w:val="24"/>
          <w:vertAlign w:val="superscript"/>
        </w:rPr>
        <w:t>1,23</w:t>
      </w:r>
      <w:r w:rsidR="00CE4367">
        <w:fldChar w:fldCharType="end"/>
      </w:r>
      <w:r w:rsidR="00CE4367">
        <w:t>.</w:t>
      </w:r>
      <w:r w:rsidR="002D547E">
        <w:t xml:space="preserve"> </w:t>
      </w:r>
      <w:r w:rsidR="0003412C">
        <w:t xml:space="preserve">We </w:t>
      </w:r>
      <w:r w:rsidR="00686061">
        <w:t>focused on</w:t>
      </w:r>
      <w:r w:rsidR="0003412C">
        <w:t xml:space="preserve"> two</w:t>
      </w:r>
      <w:r w:rsidR="00BB17BE">
        <w:t xml:space="preserve"> complementary </w:t>
      </w:r>
      <w:r w:rsidR="00634CE4">
        <w:t>models</w:t>
      </w:r>
      <w:r w:rsidR="00BB17BE">
        <w:t>: (</w:t>
      </w:r>
      <w:proofErr w:type="spellStart"/>
      <w:r w:rsidR="00BB17BE">
        <w:t>i</w:t>
      </w:r>
      <w:proofErr w:type="spellEnd"/>
      <w:r w:rsidR="00BB17BE">
        <w:t>) at the group level, we c</w:t>
      </w:r>
      <w:r w:rsidR="00634CE4">
        <w:t>alculated</w:t>
      </w:r>
      <w:r w:rsidR="00BB17BE">
        <w:t xml:space="preserve"> the proportion of links in each network</w:t>
      </w:r>
      <w:r w:rsidR="00800A9A">
        <w:t xml:space="preserve">, within each climate </w:t>
      </w:r>
      <w:r w:rsidR="00800A9A">
        <w:lastRenderedPageBreak/>
        <w:t>zone,</w:t>
      </w:r>
      <w:r w:rsidR="00BB17BE">
        <w:t xml:space="preserve"> held by all species in the respective taxonomic group; (ii) within each taxonomic group, we </w:t>
      </w:r>
      <w:r w:rsidR="00634CE4">
        <w:t xml:space="preserve">estimated </w:t>
      </w:r>
      <w:r w:rsidR="00BB17BE">
        <w:t xml:space="preserve">species-level absolute generalism, i.e. number of plant partners </w:t>
      </w:r>
      <w:r w:rsidR="00C654AA">
        <w:t xml:space="preserve">(degree) </w:t>
      </w:r>
      <w:r w:rsidR="00800A9A">
        <w:t>within a given network, in a given climate zone, that were</w:t>
      </w:r>
      <w:r w:rsidR="00634CE4">
        <w:t xml:space="preserve"> </w:t>
      </w:r>
      <w:r w:rsidR="00BB17BE">
        <w:t>visited by a species</w:t>
      </w:r>
      <w:r w:rsidR="00634CE4">
        <w:t xml:space="preserve"> in that group</w:t>
      </w:r>
      <w:r w:rsidR="00BB17BE">
        <w:t xml:space="preserve">. </w:t>
      </w:r>
      <w:r w:rsidR="00634CE4">
        <w:t xml:space="preserve">Taxa comprising a higher proportion of network links may be more suited to </w:t>
      </w:r>
      <w:r w:rsidR="00800A9A">
        <w:t>th</w:t>
      </w:r>
      <w:r w:rsidR="00634CE4">
        <w:t>e</w:t>
      </w:r>
      <w:r w:rsidR="00800A9A">
        <w:t xml:space="preserve"> relevant</w:t>
      </w:r>
      <w:r w:rsidR="00634CE4">
        <w:t xml:space="preserve"> environmental conditions</w:t>
      </w:r>
      <w:r w:rsidR="00800A9A">
        <w:fldChar w:fldCharType="begin"/>
      </w:r>
      <w:r w:rsidR="00800A9A">
        <w:instrText xml:space="preserve"> ADDIN ZOTERO_ITEM CSL_CITATION {"citationID":"olPhNbNM","properties":{"formattedCitation":"\\super 24\\nosupersub{}","plainCitation":"24","noteIndex":0},"citationItems":[{"id":1149,"uris":["http://zotero.org/users/4386162/items/9UXA6VU5"],"uri":["http://zotero.org/users/4386162/items/9UXA6VU5"],"itemData":{"id":1149,"type":"article-journal","title":"Ecological networks across environmental gradients","container-title":"Annual Review of Ecology, Evolution, and Systematics","page":"25-48","volume":"48","issue":"1","abstract":"Ecological networks have a long history in ecology, and a recent increase in network analyses across environmental gradients has revealed important changes in their structure, dynamics, and functioning. These changes can be broadly grouped according to three nonexclusive mechanisms: (a) changes in the species composition of the networks (driven by interaction patterns of invaders, nonrandom extinction of species according to their traits, or differences among species in population responses across gradients); (b) changes that alter interaction frequencies via changes in search efficiency (driven by altered habitat structure or metabolic rates) or changes in spatial and temporal overlap; and (c) changes to coevolutionary processes and patterns. Taking spatial and temporal processes into account can further elucidate network variation and improve predictions of network responses to environmental change. Emerging evidence links network structure to ecosystem functioning; however, scaling up to metanetworks o...","DOI":"10.1146/annurev-ecolsys-110316-022821","ISSN":"1543-592X","journalAbbreviation":"Annu. Rev. Ecol. Evol. Syst.","author":[{"family":"Tylianakis","given":"Jason M."},{"family":"Morris","given":"Rebecca J."}],"issued":{"date-parts":[["2017",12,8]]}}}],"schema":"https://github.com/citation-style-language/schema/raw/master/csl-citation.json"} </w:instrText>
      </w:r>
      <w:r w:rsidR="00800A9A">
        <w:fldChar w:fldCharType="separate"/>
      </w:r>
      <w:r w:rsidR="00800A9A" w:rsidRPr="00800A9A">
        <w:rPr>
          <w:szCs w:val="24"/>
          <w:vertAlign w:val="superscript"/>
        </w:rPr>
        <w:t>24</w:t>
      </w:r>
      <w:r w:rsidR="00800A9A">
        <w:fldChar w:fldCharType="end"/>
      </w:r>
      <w:r w:rsidR="00800A9A">
        <w:t>. However</w:t>
      </w:r>
      <w:r w:rsidR="00BB17BE">
        <w:t>, a taxonomic group can dominate a network, but that group may be comprised predominantly of specialist species.</w:t>
      </w:r>
    </w:p>
    <w:p w14:paraId="7393EA57" w14:textId="77777777" w:rsidR="00CE4367" w:rsidRDefault="00CE4367" w:rsidP="000D1A18">
      <w:pPr>
        <w:spacing w:line="480" w:lineRule="auto"/>
      </w:pPr>
    </w:p>
    <w:p w14:paraId="69FFF7E0" w14:textId="4420C13A" w:rsidR="0014789D" w:rsidRDefault="00BB17BE" w:rsidP="000D1A18">
      <w:pPr>
        <w:spacing w:line="480" w:lineRule="auto"/>
      </w:pPr>
      <w:r>
        <w:t>W</w:t>
      </w:r>
      <w:r w:rsidR="00CE4367">
        <w:t>e found that</w:t>
      </w:r>
      <w:r w:rsidR="00D75A8A">
        <w:t xml:space="preserve">, relative to other taxonomic groups, </w:t>
      </w:r>
      <w:r w:rsidR="008C355D">
        <w:t xml:space="preserve">bees </w:t>
      </w:r>
      <w:r w:rsidR="000448B9">
        <w:t>had the greatest proportion of links</w:t>
      </w:r>
      <w:r w:rsidR="008C355D">
        <w:t xml:space="preserve"> in</w:t>
      </w:r>
      <w:r w:rsidR="00CE4367">
        <w:t xml:space="preserve"> </w:t>
      </w:r>
      <w:r w:rsidR="000A6020">
        <w:t xml:space="preserve">continental </w:t>
      </w:r>
      <w:commentRangeStart w:id="0"/>
      <w:r w:rsidR="000A6020">
        <w:t xml:space="preserve">(~32%) </w:t>
      </w:r>
      <w:commentRangeEnd w:id="0"/>
      <w:r w:rsidR="000A6020">
        <w:rPr>
          <w:rStyle w:val="CommentReference"/>
          <w:rFonts w:asciiTheme="minorHAnsi" w:hAnsiTheme="minorHAnsi" w:cstheme="minorBidi"/>
          <w:lang w:val="en-GB"/>
        </w:rPr>
        <w:commentReference w:id="0"/>
      </w:r>
      <w:r w:rsidR="00D75A8A">
        <w:t xml:space="preserve">and </w:t>
      </w:r>
      <w:r w:rsidR="000A6020">
        <w:t xml:space="preserve">temperate </w:t>
      </w:r>
      <w:r w:rsidR="000A6020" w:rsidRPr="000A6020">
        <w:rPr>
          <w:highlight w:val="yellow"/>
        </w:rPr>
        <w:t>(~30%)</w:t>
      </w:r>
      <w:r w:rsidR="000A6020">
        <w:t xml:space="preserve"> </w:t>
      </w:r>
      <w:r w:rsidR="008C355D">
        <w:t>climate zone</w:t>
      </w:r>
      <w:r w:rsidR="000A6020">
        <w:t xml:space="preserve">s </w:t>
      </w:r>
      <w:r w:rsidR="008C355D">
        <w:t xml:space="preserve">(Figure 2A). </w:t>
      </w:r>
      <w:r w:rsidR="00B82AC7">
        <w:t>Tropical zone networks were dominated by bees</w:t>
      </w:r>
      <w:r w:rsidR="00EE76F4">
        <w:t xml:space="preserve"> </w:t>
      </w:r>
      <w:r w:rsidR="00EE76F4" w:rsidRPr="00EE76F4">
        <w:rPr>
          <w:highlight w:val="yellow"/>
        </w:rPr>
        <w:t>(~26%)</w:t>
      </w:r>
      <w:r w:rsidR="00B82AC7">
        <w:t xml:space="preserve"> and non-syrphid Diptera</w:t>
      </w:r>
      <w:r w:rsidR="00EE76F4">
        <w:t xml:space="preserve"> </w:t>
      </w:r>
      <w:r w:rsidR="00EE76F4" w:rsidRPr="00EE76F4">
        <w:rPr>
          <w:highlight w:val="yellow"/>
        </w:rPr>
        <w:t>(~24%)</w:t>
      </w:r>
      <w:r w:rsidR="0003412C" w:rsidRPr="00EE76F4">
        <w:rPr>
          <w:highlight w:val="yellow"/>
        </w:rPr>
        <w:t>,</w:t>
      </w:r>
      <w:r w:rsidR="0003412C">
        <w:t xml:space="preserve"> while polar zone networks were dominated by non-syrphid Diptera</w:t>
      </w:r>
      <w:r w:rsidR="00EE76F4">
        <w:t xml:space="preserve"> </w:t>
      </w:r>
      <w:r w:rsidR="00EE76F4" w:rsidRPr="00EE76F4">
        <w:rPr>
          <w:highlight w:val="yellow"/>
        </w:rPr>
        <w:t>(~36%)</w:t>
      </w:r>
      <w:r w:rsidR="0003412C">
        <w:t xml:space="preserve"> (Figure 2A)</w:t>
      </w:r>
      <w:r w:rsidR="00B82AC7">
        <w:t>.</w:t>
      </w:r>
      <w:r w:rsidR="000A6020">
        <w:t xml:space="preserve"> Arid and continental zone networks showed the </w:t>
      </w:r>
      <w:r w:rsidR="00D75A8A">
        <w:t>greatest o</w:t>
      </w:r>
      <w:r w:rsidR="000A6020">
        <w:t>verlap among taxonomic groups</w:t>
      </w:r>
      <w:r w:rsidR="00D75A8A">
        <w:t>, with Hymenoptera and Diptera groups holding the highest proportion of links</w:t>
      </w:r>
      <w:r w:rsidR="00686061">
        <w:t xml:space="preserve"> in these zones</w:t>
      </w:r>
      <w:r w:rsidR="000A6020">
        <w:t>.</w:t>
      </w:r>
      <w:r w:rsidR="00AD21E4">
        <w:t xml:space="preserve"> </w:t>
      </w:r>
      <w:r w:rsidR="0003412C">
        <w:t>At the species</w:t>
      </w:r>
      <w:r w:rsidR="00686061">
        <w:t xml:space="preserve"> </w:t>
      </w:r>
      <w:r w:rsidR="0003412C">
        <w:t>level,</w:t>
      </w:r>
      <w:r w:rsidR="00721A0B">
        <w:t xml:space="preserve"> </w:t>
      </w:r>
      <w:r>
        <w:t xml:space="preserve">there was high variation among taxa and climate zones, but </w:t>
      </w:r>
      <w:r w:rsidR="0003412C">
        <w:t>most taxonomic groups showed high specialisation</w:t>
      </w:r>
      <w:r>
        <w:t>, particularly in temperate and continental networks (Figure 2B)</w:t>
      </w:r>
      <w:r w:rsidR="0003412C">
        <w:t xml:space="preserve">. </w:t>
      </w:r>
      <w:r>
        <w:t>B</w:t>
      </w:r>
      <w:r w:rsidR="00721A0B">
        <w:t>ee species</w:t>
      </w:r>
      <w:r w:rsidR="0003412C">
        <w:t>, on average,</w:t>
      </w:r>
      <w:r w:rsidR="00CE4367">
        <w:t xml:space="preserve"> </w:t>
      </w:r>
      <w:r>
        <w:t>were the most</w:t>
      </w:r>
      <w:r w:rsidR="00CE4367">
        <w:t xml:space="preserve"> generalised (i.e. </w:t>
      </w:r>
      <w:r w:rsidR="002D547E">
        <w:t>visited the most number of plant partners</w:t>
      </w:r>
      <w:r w:rsidR="00CE4367">
        <w:t xml:space="preserve">) </w:t>
      </w:r>
      <w:r w:rsidR="002D547E">
        <w:t xml:space="preserve">in </w:t>
      </w:r>
      <w:r w:rsidR="000A6020">
        <w:t xml:space="preserve">nearly </w:t>
      </w:r>
      <w:r w:rsidR="002D547E">
        <w:t>all climate zones</w:t>
      </w:r>
      <w:r>
        <w:t xml:space="preserve"> (Figure 3),</w:t>
      </w:r>
      <w:r w:rsidR="002D547E">
        <w:t xml:space="preserve"> except polar</w:t>
      </w:r>
      <w:r>
        <w:t xml:space="preserve"> where Syrphidae </w:t>
      </w:r>
      <w:r w:rsidR="000A6020">
        <w:t>were the most generalised</w:t>
      </w:r>
      <w:r w:rsidR="00EE76F4">
        <w:t xml:space="preserve"> (</w:t>
      </w:r>
      <w:r w:rsidR="000A6020" w:rsidRPr="00D75A8A">
        <w:rPr>
          <w:highlight w:val="yellow"/>
        </w:rPr>
        <w:t>average</w:t>
      </w:r>
      <w:r w:rsidR="00EE76F4" w:rsidRPr="00D75A8A">
        <w:rPr>
          <w:highlight w:val="yellow"/>
        </w:rPr>
        <w:t xml:space="preserve"> 2.5</w:t>
      </w:r>
      <w:r w:rsidR="00EE76F4">
        <w:t xml:space="preserve"> plant</w:t>
      </w:r>
      <w:r w:rsidR="000A6020">
        <w:t xml:space="preserve"> partner</w:t>
      </w:r>
      <w:r w:rsidR="00EE76F4">
        <w:t>s per syrphid species)</w:t>
      </w:r>
      <w:r w:rsidR="0003412C">
        <w:t xml:space="preserve"> </w:t>
      </w:r>
      <w:r w:rsidR="00FA2E8F">
        <w:t>(Figure 2</w:t>
      </w:r>
      <w:r w:rsidR="000E1A3C">
        <w:t>B</w:t>
      </w:r>
      <w:r w:rsidR="00FA2E8F">
        <w:t>)</w:t>
      </w:r>
      <w:r w:rsidR="00B82AC7">
        <w:t xml:space="preserve">. </w:t>
      </w:r>
      <w:r w:rsidR="000A6020">
        <w:t>Overall, the highest level of absolute generalism was found for bee species in tropical networks (</w:t>
      </w:r>
      <w:r w:rsidR="000A6020" w:rsidRPr="00D75A8A">
        <w:rPr>
          <w:highlight w:val="yellow"/>
        </w:rPr>
        <w:t>average 3</w:t>
      </w:r>
      <w:r w:rsidR="000A6020">
        <w:t xml:space="preserve"> plant partners per bee species) (Figure 2B).</w:t>
      </w:r>
    </w:p>
    <w:p w14:paraId="2EA9414E" w14:textId="6CAA7B81" w:rsidR="008B580D" w:rsidRPr="00EE2431" w:rsidRDefault="00C63D5E" w:rsidP="000D1A18">
      <w:pPr>
        <w:spacing w:line="480" w:lineRule="auto"/>
        <w:rPr>
          <w:b/>
          <w:sz w:val="36"/>
        </w:rPr>
      </w:pPr>
      <w:r>
        <w:rPr>
          <w:noProof/>
          <w:lang w:eastAsia="en-AU"/>
        </w:rPr>
        <w:lastRenderedPageBreak/>
        <w:drawing>
          <wp:inline distT="0" distB="0" distL="0" distR="0" wp14:anchorId="6350F753" wp14:editId="0D38C30E">
            <wp:extent cx="5727700" cy="4015740"/>
            <wp:effectExtent l="0" t="0" r="635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jpg"/>
                    <pic:cNvPicPr/>
                  </pic:nvPicPr>
                  <pic:blipFill>
                    <a:blip r:embed="rId9">
                      <a:extLst>
                        <a:ext uri="{28A0092B-C50C-407E-A947-70E740481C1C}">
                          <a14:useLocalDpi xmlns:a14="http://schemas.microsoft.com/office/drawing/2010/main" val="0"/>
                        </a:ext>
                      </a:extLst>
                    </a:blip>
                    <a:stretch>
                      <a:fillRect/>
                    </a:stretch>
                  </pic:blipFill>
                  <pic:spPr>
                    <a:xfrm>
                      <a:off x="0" y="0"/>
                      <a:ext cx="5727700" cy="4015740"/>
                    </a:xfrm>
                    <a:prstGeom prst="rect">
                      <a:avLst/>
                    </a:prstGeom>
                  </pic:spPr>
                </pic:pic>
              </a:graphicData>
            </a:graphic>
          </wp:inline>
        </w:drawing>
      </w:r>
    </w:p>
    <w:p w14:paraId="6F0DA3D8" w14:textId="0305ACF5" w:rsidR="00955FE0" w:rsidRPr="00DE7948" w:rsidRDefault="008B580D" w:rsidP="00955FE0">
      <w:pPr>
        <w:spacing w:line="480" w:lineRule="auto"/>
      </w:pPr>
      <w:commentRangeStart w:id="1"/>
      <w:r w:rsidRPr="005B6969">
        <w:rPr>
          <w:b/>
        </w:rPr>
        <w:t xml:space="preserve">Figure </w:t>
      </w:r>
      <w:r w:rsidR="001F3D41">
        <w:rPr>
          <w:b/>
        </w:rPr>
        <w:t>2</w:t>
      </w:r>
      <w:commentRangeEnd w:id="1"/>
      <w:r w:rsidR="00C63D5E">
        <w:rPr>
          <w:rStyle w:val="CommentReference"/>
          <w:rFonts w:asciiTheme="minorHAnsi" w:hAnsiTheme="minorHAnsi" w:cstheme="minorBidi"/>
          <w:lang w:val="en-GB"/>
        </w:rPr>
        <w:commentReference w:id="1"/>
      </w:r>
      <w:r w:rsidRPr="005B6969">
        <w:rPr>
          <w:b/>
        </w:rPr>
        <w:t>.</w:t>
      </w:r>
      <w:r w:rsidRPr="005B6969">
        <w:t xml:space="preserve"> </w:t>
      </w:r>
      <w:r w:rsidR="00C63D5E">
        <w:t>(</w:t>
      </w:r>
      <w:r w:rsidRPr="005B6969">
        <w:t xml:space="preserve">A) </w:t>
      </w:r>
      <w:commentRangeStart w:id="2"/>
      <w:r w:rsidRPr="005B6969">
        <w:t xml:space="preserve">Model-estimated proportion of network </w:t>
      </w:r>
      <w:commentRangeEnd w:id="2"/>
      <w:r w:rsidR="0040151A">
        <w:rPr>
          <w:rStyle w:val="CommentReference"/>
          <w:rFonts w:asciiTheme="minorHAnsi" w:hAnsiTheme="minorHAnsi" w:cstheme="minorBidi"/>
          <w:lang w:val="en-GB"/>
        </w:rPr>
        <w:commentReference w:id="2"/>
      </w:r>
      <w:r w:rsidRPr="005B6969">
        <w:t xml:space="preserve">links </w:t>
      </w:r>
      <w:r w:rsidR="0003412C">
        <w:t xml:space="preserve">at the taxonomic group level </w:t>
      </w:r>
      <w:r w:rsidRPr="005B6969">
        <w:t xml:space="preserve">and (B) </w:t>
      </w:r>
      <w:r w:rsidR="008C355D">
        <w:t xml:space="preserve">species-level </w:t>
      </w:r>
      <w:r w:rsidR="00970195">
        <w:t>absolute</w:t>
      </w:r>
      <w:r w:rsidRPr="005B6969">
        <w:t xml:space="preserve"> </w:t>
      </w:r>
      <w:r>
        <w:t>generalism</w:t>
      </w:r>
      <w:r w:rsidRPr="005B6969">
        <w:t xml:space="preserve"> for each pollinator taxonomic group, in each climate zone. Dots are posterior mean estimates and error bars denote </w:t>
      </w:r>
      <w:r w:rsidRPr="005B6969">
        <w:sym w:font="Symbol" w:char="F0B1"/>
      </w:r>
      <w:r w:rsidRPr="005B6969">
        <w:t xml:space="preserve"> 95% credible intervals. Predictions of pollinator </w:t>
      </w:r>
      <w:r>
        <w:t>generalism</w:t>
      </w:r>
      <w:r w:rsidRPr="005B6969">
        <w:t xml:space="preserve"> are constrained to equal network size (100 plant-pollinator links).</w:t>
      </w:r>
    </w:p>
    <w:p w14:paraId="10B5EECC" w14:textId="77777777" w:rsidR="008B580D" w:rsidRDefault="008B580D" w:rsidP="000D1A18">
      <w:pPr>
        <w:spacing w:line="480" w:lineRule="auto"/>
      </w:pPr>
    </w:p>
    <w:p w14:paraId="7D33FD6B" w14:textId="77777777" w:rsidR="00C63D5E" w:rsidRPr="00C63D5E" w:rsidRDefault="00C63D5E" w:rsidP="000D1A18">
      <w:pPr>
        <w:spacing w:line="480" w:lineRule="auto"/>
        <w:sectPr w:rsidR="00C63D5E" w:rsidRPr="00C63D5E" w:rsidSect="00795E93">
          <w:pgSz w:w="11900" w:h="16840"/>
          <w:pgMar w:top="1440" w:right="1440" w:bottom="1440" w:left="1440" w:header="708" w:footer="708" w:gutter="0"/>
          <w:lnNumType w:countBy="1" w:restart="continuous"/>
          <w:cols w:space="708"/>
          <w:docGrid w:linePitch="360"/>
        </w:sectPr>
      </w:pPr>
    </w:p>
    <w:p w14:paraId="2E96B1D9" w14:textId="77777777" w:rsidR="008B580D" w:rsidRDefault="008B580D" w:rsidP="000D1A18">
      <w:pPr>
        <w:spacing w:line="480" w:lineRule="auto"/>
        <w:rPr>
          <w:i/>
        </w:rPr>
      </w:pPr>
      <w:r>
        <w:rPr>
          <w:i/>
          <w:noProof/>
          <w:lang w:eastAsia="en-AU"/>
        </w:rPr>
        <w:lastRenderedPageBreak/>
        <w:drawing>
          <wp:inline distT="0" distB="0" distL="0" distR="0" wp14:anchorId="0B1A7D37" wp14:editId="12425451">
            <wp:extent cx="8549229" cy="2743200"/>
            <wp:effectExtent l="0" t="0" r="107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49987" cy="2743443"/>
                    </a:xfrm>
                    <a:prstGeom prst="rect">
                      <a:avLst/>
                    </a:prstGeom>
                    <a:noFill/>
                    <a:ln>
                      <a:noFill/>
                    </a:ln>
                  </pic:spPr>
                </pic:pic>
              </a:graphicData>
            </a:graphic>
          </wp:inline>
        </w:drawing>
      </w:r>
    </w:p>
    <w:p w14:paraId="2D5C85B0" w14:textId="0D004E9B" w:rsidR="008B580D" w:rsidRPr="00EE2431" w:rsidRDefault="008B580D" w:rsidP="00827627">
      <w:pPr>
        <w:tabs>
          <w:tab w:val="left" w:pos="5361"/>
        </w:tabs>
        <w:spacing w:line="480" w:lineRule="auto"/>
        <w:rPr>
          <w:i/>
        </w:rPr>
      </w:pPr>
      <w:r w:rsidRPr="0026242A">
        <w:rPr>
          <w:b/>
        </w:rPr>
        <w:t xml:space="preserve">Figure </w:t>
      </w:r>
      <w:r w:rsidR="001F3D41">
        <w:rPr>
          <w:b/>
        </w:rPr>
        <w:t>3</w:t>
      </w:r>
      <w:r w:rsidRPr="0026242A">
        <w:t xml:space="preserve"> Global map of </w:t>
      </w:r>
      <w:r w:rsidR="000E1A3C">
        <w:t xml:space="preserve">absolute </w:t>
      </w:r>
      <w:r>
        <w:t xml:space="preserve">generalism for </w:t>
      </w:r>
      <w:r w:rsidRPr="0026242A">
        <w:t xml:space="preserve">each pollinator </w:t>
      </w:r>
      <w:r>
        <w:t xml:space="preserve">taxonomic </w:t>
      </w:r>
      <w:r w:rsidRPr="0026242A">
        <w:t xml:space="preserve">group within climate zones. Circles represent individual networks. Circle size is relative to </w:t>
      </w:r>
      <w:r>
        <w:t xml:space="preserve">the model estimates for pollinator generalism (number of plant partners) for </w:t>
      </w:r>
      <w:r w:rsidRPr="0026242A">
        <w:t>each pollinator taxonomic group within each network.</w:t>
      </w:r>
      <w:r w:rsidR="002D547E" w:rsidRPr="002D547E">
        <w:t xml:space="preserve"> </w:t>
      </w:r>
      <w:r w:rsidR="002D547E" w:rsidRPr="005B6969">
        <w:t xml:space="preserve">Predictions of pollinator </w:t>
      </w:r>
      <w:r w:rsidR="002D547E">
        <w:t>generalism</w:t>
      </w:r>
      <w:r w:rsidR="002D547E" w:rsidRPr="005B6969">
        <w:t xml:space="preserve"> are constrained to equal network si</w:t>
      </w:r>
      <w:r w:rsidR="002D547E">
        <w:t>ze (100 plant-pollinator links).</w:t>
      </w:r>
    </w:p>
    <w:p w14:paraId="51817499" w14:textId="77777777" w:rsidR="008B580D" w:rsidRDefault="008B580D" w:rsidP="000D1A18">
      <w:pPr>
        <w:spacing w:line="480" w:lineRule="auto"/>
        <w:sectPr w:rsidR="008B580D" w:rsidSect="00795E93">
          <w:pgSz w:w="16840" w:h="11901" w:orient="landscape"/>
          <w:pgMar w:top="1440" w:right="1440" w:bottom="1440" w:left="1440" w:header="709" w:footer="709" w:gutter="0"/>
          <w:lnNumType w:countBy="1" w:restart="continuous"/>
          <w:cols w:space="708"/>
          <w:docGrid w:linePitch="360"/>
        </w:sectPr>
      </w:pPr>
    </w:p>
    <w:p w14:paraId="1ACEAE03" w14:textId="6FE2C819" w:rsidR="00016941" w:rsidRDefault="00501914" w:rsidP="000D1A18">
      <w:pPr>
        <w:spacing w:line="480" w:lineRule="auto"/>
      </w:pPr>
      <w:r>
        <w:lastRenderedPageBreak/>
        <w:t>Relative to other taxa, b</w:t>
      </w:r>
      <w:r w:rsidR="00016941">
        <w:t>ees and flies had the greatest proportion of links in all networks across all climate zones, while lepidopterans, coleopterans and non-bee hymenopterans had less than 15% of links in nearly all networks and were consistently more specialised than other pollinator species. The only exception was non-bee hymenopterans in arid zone networks, where these species had a higher number of links and visited more plant partners compared to other climate zones.</w:t>
      </w:r>
      <w:r w:rsidR="00855A73">
        <w:t xml:space="preserve"> </w:t>
      </w:r>
      <w:r w:rsidR="00016941">
        <w:t xml:space="preserve"> Bees are generally considered the most important pollinators globally, but knowledge of other pollinators is limited</w:t>
      </w:r>
      <w:r w:rsidR="00016941">
        <w:fldChar w:fldCharType="begin"/>
      </w:r>
      <w:r w:rsidR="00800A9A">
        <w:instrText xml:space="preserve"> ADDIN ZOTERO_ITEM CSL_CITATION {"citationID":"40lRkNxC","properties":{"formattedCitation":"\\super 1,25\\nosupersub{}","plainCitation":"1,25","noteIndex":0},"citationItems":[{"id":1104,"uris":["http://zotero.org/users/4386162/items/92T9HVZU"],"uri":["http://zotero.org/users/4386162/items/92T9HVZU"],"itemData":{"id":1104,"type":"article-journal","title":"Pollinator diversity: distribution, ecological function, and conservation","container-title":"Annual Review of Ecology, Evolution, and Systematics","page":"353-376","volume":"48","issue":"1","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DOI":"10.1146/annurev-ecolsys-110316-022919","ISSN":"1543-592X","journalAbbreviation":"Annu. Rev. Ecol. Evol. Syst.","author":[{"family":"Ollerton","given":"Jeff"}],"issued":{"date-parts":[["2017",11,2]]}}},{"id":3032,"uris":["http://zotero.org/users/4386162/items/I63M3GTE"],"uri":["http://zotero.org/users/4386162/items/I63M3GTE"],"itemData":{"id":3032,"type":"article-journal","title":"How many species of arthropods visit flowers?","container-title":"Arthropod-Plant Interactions","page":"547-565","volume":"9","issue":"6","source":"Springer Link","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DOI":"10.1007/s11829-015-9398-4","ISSN":"1872-8847","journalAbbreviation":"Arthropod-Plant Interactions","language":"en","author":[{"family":"Wardhaugh","given":"Carl W."}],"issued":{"date-parts":[["2015",12,1]]}}}],"schema":"https://github.com/citation-style-language/schema/raw/master/csl-citation.json"} </w:instrText>
      </w:r>
      <w:r w:rsidR="00016941">
        <w:fldChar w:fldCharType="separate"/>
      </w:r>
      <w:r w:rsidR="00800A9A" w:rsidRPr="00800A9A">
        <w:rPr>
          <w:szCs w:val="24"/>
          <w:vertAlign w:val="superscript"/>
        </w:rPr>
        <w:t>1,25</w:t>
      </w:r>
      <w:r w:rsidR="00016941">
        <w:fldChar w:fldCharType="end"/>
      </w:r>
      <w:r w:rsidR="00016941">
        <w:t>, therefore our results should stimulate greater research effort into understanding the relative importance of non-bee pollinator taxa in different systems</w:t>
      </w:r>
      <w:r>
        <w:t>, as well as variation in pollinator community effectiveness across space and time</w:t>
      </w:r>
      <w:r>
        <w:fldChar w:fldCharType="begin"/>
      </w:r>
      <w:r w:rsidR="00800A9A">
        <w:instrText xml:space="preserve"> ADDIN ZOTERO_ITEM CSL_CITATION {"citationID":"YzQlqDXF","properties":{"formattedCitation":"\\super 26\\nosupersub{}","plainCitation":"26","noteIndex":0},"citationItems":[{"id":2970,"uris":["http://zotero.org/users/4386162/items/7Y3PUGUP"],"uri":["http://zotero.org/users/4386162/items/7Y3PUGUP"],"itemData":{"id":2970,"type":"article-journal","title":"Deconstructing pollinator community effectiveness","container-title":"Current Opinion in Insect Science","collection-title":"Pests and resistance * Behavioural ecology","page":"98-104","volume":"21","source":"ScienceDirect","abstract":"Effective pollination is a complex, context-dependent phenomenon determined by both species-level and community-level factors. While pollinator communities are constituted by interacting organisms in a shared environment, these factors are often simplified or overlooked when quantifying species-level pollinator effectiveness alone. Here, we review the recent literature on pollinator effectiveness to identify the pros and cons of existing methods and outline three important areas for future research: plant-pollinator interactions, heterospecific pollen transfer and variation in pollination outcomes. We conclude that pollinator community effectiveness needs to be acknowledged as a key property of pollination effectiveness in order to fully account for the suite of plant, pollinator and environmental factors known to influence different stages of successful pollination.","DOI":"10.1016/j.cois.2017.05.012","ISSN":"2214-5745","journalAbbreviation":"Current Opinion in Insect Science","author":[{"family":"Willcox","given":"Bryony K"},{"family":"Aizen","given":"Marcelo A"},{"family":"Cunningham","given":"Saul A"},{"family":"Mayfield","given":"Margaret M"},{"family":"Rader","given":"Romina"}],"issued":{"date-parts":[["2017",6,1]]}}}],"schema":"https://github.com/citation-style-language/schema/raw/master/csl-citation.json"} </w:instrText>
      </w:r>
      <w:r>
        <w:fldChar w:fldCharType="separate"/>
      </w:r>
      <w:r w:rsidR="00800A9A" w:rsidRPr="00800A9A">
        <w:rPr>
          <w:szCs w:val="24"/>
          <w:vertAlign w:val="superscript"/>
        </w:rPr>
        <w:t>26</w:t>
      </w:r>
      <w:r>
        <w:fldChar w:fldCharType="end"/>
      </w:r>
      <w:r w:rsidR="00016941">
        <w:t xml:space="preserve">. </w:t>
      </w:r>
    </w:p>
    <w:p w14:paraId="74B81BE6" w14:textId="77777777" w:rsidR="00016941" w:rsidRDefault="00016941" w:rsidP="000D1A18">
      <w:pPr>
        <w:spacing w:line="480" w:lineRule="auto"/>
      </w:pPr>
    </w:p>
    <w:p w14:paraId="2A44FE34" w14:textId="1E595FAD" w:rsidR="008F5086" w:rsidRDefault="00016941" w:rsidP="000D1A18">
      <w:pPr>
        <w:spacing w:line="480" w:lineRule="auto"/>
      </w:pPr>
      <w:r>
        <w:t>We</w:t>
      </w:r>
      <w:r w:rsidR="00505E79">
        <w:t xml:space="preserve"> provide empirical evidence</w:t>
      </w:r>
      <w:r w:rsidR="00686061">
        <w:t xml:space="preserve"> at the global scale to support </w:t>
      </w:r>
      <w:r w:rsidR="00561642">
        <w:t>individual reports</w:t>
      </w:r>
      <w:r w:rsidR="00561642">
        <w:fldChar w:fldCharType="begin"/>
      </w:r>
      <w:r w:rsidR="00800A9A">
        <w:instrText xml:space="preserve"> ADDIN ZOTERO_ITEM CSL_CITATION {"citationID":"KcbNOMnu","properties":{"formattedCitation":"\\super 6,27\\nosupersub{}","plainCitation":"6,27","noteIndex":0},"citationItems":[{"id":1178,"uris":["http://zotero.org/users/4386162/items/XXYIWJKW"],"uri":["http://zotero.org/users/4386162/items/XXYIWJKW"],"itemData":{"id":1178,"type":"article-journal","title":"One fly to rule them all-muscid flies are the key pollinators in the Arctic.","container-title":"Proceedings. Biological Sciences / the Royal Society","volume":"283","issue":"1839","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 2016 The Author(s).","URL":"http://dx.doi.org/10.1098/rspb.2016.1271","DOI":"10.1098/rspb.2016.1271","journalAbbreviation":"Proc Biol Sci","author":[{"family":"Tiusanen","given":"Mikko"},{"family":"Hebert","given":"Paul D N"},{"family":"Schmidt","given":"Niels Martin"},{"family":"Roslin","given":"Tomas"}],"issued":{"date-parts":[["2016",9,28]]},"accessed":{"date-parts":[["2018",9,20]]}}},{"id":2074,"uris":["http://zotero.org/groups/2303790/items/Q2SIFAIA"],"uri":["http://zotero.org/groups/2303790/items/Q2SIFAIA"],"itemData":{"id":2074,"type":"article-journal","title":"Between-year changes in community composition shape species’ roles in an Arctic plant–pollinator network","container-title":"Oikos","page":"1163-1176","volume":"127","issue":"8","source":"Scopus","archive":"Scopus","abstract":"Inter-annual turnover in community composition can affect the richness and functioning of ecological communities. If incoming and outgoing species do not interact with the same partners, ecological functions such as pollination may be disrupted. Here, we explore the extent to which turnover affects species’ roles – as defined based on their participation in different motifs positions – in a series of temporally replicated plant–pollinator networks from high-Arctic Zackenberg, Greenland. We observed substantial turnover in the plant and pollinator assemblages, combined with significant variation in species’ roles between networks. Variation in the roles of plants and pollinators tended to increase with the amount of community turnover, although a negative interaction between turnover in the plant and pollinator assemblages complicated this trend for the roles of pollinators. This suggests that increasing turnover in the future will result in changes to the roles of plants and likely those of pollinators. These changing roles may in turn affect the functioning or stability of this pollination network. © 2018 The Authors","DOI":"10.1111/oik.05074","author":[{"family":"Cirtwill","given":"A.R."},{"family":"Roslin","given":"T."},{"family":"Rasmussen","given":"C."},{"family":"Olesen","given":"J.M."},{"family":"Stouffer","given":"D.B."}],"issued":{"date-parts":[["2018"]]}}}],"schema":"https://github.com/citation-style-language/schema/raw/master/csl-citation.json"} </w:instrText>
      </w:r>
      <w:r w:rsidR="00561642">
        <w:fldChar w:fldCharType="separate"/>
      </w:r>
      <w:r w:rsidR="00800A9A" w:rsidRPr="00800A9A">
        <w:rPr>
          <w:szCs w:val="24"/>
          <w:vertAlign w:val="superscript"/>
        </w:rPr>
        <w:t>6,27</w:t>
      </w:r>
      <w:r w:rsidR="00561642">
        <w:fldChar w:fldCharType="end"/>
      </w:r>
      <w:r w:rsidR="00686061">
        <w:t xml:space="preserve"> </w:t>
      </w:r>
      <w:r w:rsidR="00505E79">
        <w:t xml:space="preserve">that flies are </w:t>
      </w:r>
      <w:r w:rsidR="006227C8">
        <w:t>the most</w:t>
      </w:r>
      <w:r w:rsidR="00505E79">
        <w:t xml:space="preserve"> commonly-observed </w:t>
      </w:r>
      <w:r w:rsidR="006227C8">
        <w:t xml:space="preserve">pollinator </w:t>
      </w:r>
      <w:r w:rsidR="00505E79">
        <w:t>(relative to other taxa) in polar zone plant-pollinator networks</w:t>
      </w:r>
      <w:r w:rsidR="00561642">
        <w:t xml:space="preserve">. </w:t>
      </w:r>
      <w:r w:rsidR="00505E79">
        <w:t>We also</w:t>
      </w:r>
      <w:r w:rsidR="00FE1F7D">
        <w:t xml:space="preserve"> highlight how focusing </w:t>
      </w:r>
      <w:r w:rsidR="00A17FF8">
        <w:t xml:space="preserve">on </w:t>
      </w:r>
      <w:r w:rsidR="00D21A9C">
        <w:t>specific pollinator taxa in plant-pollinator community studies</w:t>
      </w:r>
      <w:r w:rsidR="00FE1F7D">
        <w:t xml:space="preserve"> </w:t>
      </w:r>
      <w:r w:rsidR="007C7A45">
        <w:t xml:space="preserve">can </w:t>
      </w:r>
      <w:r w:rsidR="00FE1F7D">
        <w:t xml:space="preserve">overlook important information about </w:t>
      </w:r>
      <w:r w:rsidR="00A17FF8">
        <w:t>community-level interactions</w:t>
      </w:r>
      <w:r w:rsidR="00FE1F7D">
        <w:t>.</w:t>
      </w:r>
      <w:r w:rsidR="00CE4367">
        <w:t xml:space="preserve"> Fo</w:t>
      </w:r>
      <w:r w:rsidR="008F5086">
        <w:t>r example, non-syrphid Diptera have the</w:t>
      </w:r>
      <w:r w:rsidR="00CE4367">
        <w:t xml:space="preserve"> greatest proportion of network links (about 35%) </w:t>
      </w:r>
      <w:r w:rsidR="008F5086">
        <w:t xml:space="preserve">in polar zone networks, </w:t>
      </w:r>
      <w:r w:rsidR="00CE4367">
        <w:t xml:space="preserve">but most </w:t>
      </w:r>
      <w:r w:rsidR="008F5086">
        <w:t>non-syrphid Diptera s</w:t>
      </w:r>
      <w:r w:rsidR="00CE4367">
        <w:t xml:space="preserve">pecies </w:t>
      </w:r>
      <w:r w:rsidR="008F5086">
        <w:t xml:space="preserve">are actually quite specialised, having </w:t>
      </w:r>
      <w:r w:rsidR="00CE4367">
        <w:t>on av</w:t>
      </w:r>
      <w:r w:rsidR="008F5086">
        <w:t xml:space="preserve">erage approximately one plant partner in each network. </w:t>
      </w:r>
      <w:r w:rsidR="00A17FF8">
        <w:t xml:space="preserve">In contrast, Syrphidae had a much lower proportion of links in polar networks (approximately 12%), but were more generalised relative to other species, showing the highest number of plant partners and the greatest variation in generalism among species. </w:t>
      </w:r>
      <w:r w:rsidR="00955FE0">
        <w:t>Similarly, bee</w:t>
      </w:r>
      <w:r w:rsidR="008F5086">
        <w:t xml:space="preserve"> species visited the highest number of</w:t>
      </w:r>
      <w:r w:rsidR="00955FE0">
        <w:t xml:space="preserve"> plant species in tropical zone</w:t>
      </w:r>
      <w:r w:rsidR="00853B93">
        <w:t xml:space="preserve"> network</w:t>
      </w:r>
      <w:r w:rsidR="00955FE0">
        <w:t>s</w:t>
      </w:r>
      <w:r w:rsidR="008F5086">
        <w:t xml:space="preserve">; but bees, as a </w:t>
      </w:r>
      <w:r w:rsidR="00505E79">
        <w:t xml:space="preserve">taxonomic </w:t>
      </w:r>
      <w:r w:rsidR="008F5086">
        <w:t xml:space="preserve">group, </w:t>
      </w:r>
      <w:r w:rsidR="00955FE0">
        <w:t xml:space="preserve">had the greatest proportion of network </w:t>
      </w:r>
      <w:r w:rsidR="00D90ADA">
        <w:t xml:space="preserve">links in continental </w:t>
      </w:r>
      <w:r w:rsidR="008F5086">
        <w:t xml:space="preserve">and temperate </w:t>
      </w:r>
      <w:r w:rsidR="00D90ADA">
        <w:t>zones.</w:t>
      </w:r>
      <w:r w:rsidR="00FE1F7D">
        <w:t xml:space="preserve"> </w:t>
      </w:r>
      <w:r w:rsidR="00853B93">
        <w:t>P</w:t>
      </w:r>
      <w:r w:rsidR="00853B93">
        <w:t xml:space="preserve">lant richness </w:t>
      </w:r>
      <w:r w:rsidR="00853B93" w:rsidRPr="005B5E71">
        <w:rPr>
          <w:i/>
        </w:rPr>
        <w:t>per se</w:t>
      </w:r>
      <w:r w:rsidR="00853B93">
        <w:t xml:space="preserve"> </w:t>
      </w:r>
      <w:r w:rsidR="00853B93">
        <w:t>is</w:t>
      </w:r>
      <w:r w:rsidR="00853B93">
        <w:t xml:space="preserve"> unlikely to be driving the differences in pol</w:t>
      </w:r>
      <w:r w:rsidR="00853B93">
        <w:t>linator generalism we find here, because c</w:t>
      </w:r>
      <w:r w:rsidR="005B5E71">
        <w:t xml:space="preserve">limate zone strongly predicted composition of </w:t>
      </w:r>
      <w:r w:rsidR="00C062F1">
        <w:t>plant-pollinator communities</w:t>
      </w:r>
      <w:r w:rsidR="005B5E71">
        <w:t xml:space="preserve"> (Figure </w:t>
      </w:r>
      <w:r w:rsidR="005B5E71">
        <w:lastRenderedPageBreak/>
        <w:t xml:space="preserve">1), despite </w:t>
      </w:r>
      <w:r w:rsidR="00853B93">
        <w:t>there being no</w:t>
      </w:r>
      <w:r w:rsidR="008F5086">
        <w:t xml:space="preserve"> difference in </w:t>
      </w:r>
      <w:r w:rsidR="00D71546">
        <w:t xml:space="preserve">network-level </w:t>
      </w:r>
      <w:r w:rsidR="008F5086">
        <w:t xml:space="preserve">plant richness </w:t>
      </w:r>
      <w:r w:rsidR="005B5E71">
        <w:t>between</w:t>
      </w:r>
      <w:r w:rsidR="008F5086">
        <w:t xml:space="preserve"> climate zones (*</w:t>
      </w:r>
      <w:proofErr w:type="spellStart"/>
      <w:r w:rsidR="008F5086" w:rsidRPr="008F5086">
        <w:rPr>
          <w:highlight w:val="yellow"/>
        </w:rPr>
        <w:t>Supp</w:t>
      </w:r>
      <w:proofErr w:type="spellEnd"/>
      <w:r w:rsidR="008F5086" w:rsidRPr="008F5086">
        <w:rPr>
          <w:highlight w:val="yellow"/>
        </w:rPr>
        <w:t xml:space="preserve"> </w:t>
      </w:r>
      <w:commentRangeStart w:id="3"/>
      <w:r w:rsidR="008F5086" w:rsidRPr="008F5086">
        <w:rPr>
          <w:highlight w:val="yellow"/>
        </w:rPr>
        <w:t>Material</w:t>
      </w:r>
      <w:commentRangeEnd w:id="3"/>
      <w:r w:rsidR="008F5086">
        <w:rPr>
          <w:rStyle w:val="CommentReference"/>
          <w:rFonts w:asciiTheme="minorHAnsi" w:hAnsiTheme="minorHAnsi" w:cstheme="minorBidi"/>
          <w:lang w:val="en-GB"/>
        </w:rPr>
        <w:commentReference w:id="3"/>
      </w:r>
      <w:r w:rsidR="008F5086">
        <w:t>)</w:t>
      </w:r>
      <w:r w:rsidR="005B5E71">
        <w:t xml:space="preserve">. </w:t>
      </w:r>
    </w:p>
    <w:p w14:paraId="7FF1C4BD" w14:textId="77777777" w:rsidR="00C062F1" w:rsidRDefault="00C062F1" w:rsidP="000D1A18">
      <w:pPr>
        <w:spacing w:line="480" w:lineRule="auto"/>
      </w:pPr>
    </w:p>
    <w:p w14:paraId="7428BFA1" w14:textId="79508893" w:rsidR="00690CE2" w:rsidRDefault="00C73A6A" w:rsidP="000D1A18">
      <w:pPr>
        <w:spacing w:line="480" w:lineRule="auto"/>
      </w:pPr>
      <w:r>
        <w:t xml:space="preserve">Our analysis is based </w:t>
      </w:r>
      <w:r w:rsidR="002115A4">
        <w:t xml:space="preserve">on </w:t>
      </w:r>
      <w:r w:rsidR="008F5166">
        <w:t>the most comprehensive set of insect pollinator networks collated thus far</w:t>
      </w:r>
      <w:r>
        <w:t>. Moreover,</w:t>
      </w:r>
      <w:r w:rsidR="002115A4">
        <w:t xml:space="preserve"> we separate insect pollinators into </w:t>
      </w:r>
      <w:r w:rsidR="00505E79">
        <w:t>taxonomic groups for analysis</w:t>
      </w:r>
      <w:r w:rsidR="002115A4">
        <w:t>, where</w:t>
      </w:r>
      <w:r w:rsidR="00457ED5">
        <w:t>as</w:t>
      </w:r>
      <w:r w:rsidR="002115A4">
        <w:t xml:space="preserve"> other studies have </w:t>
      </w:r>
      <w:r w:rsidR="008F5166">
        <w:t>largely considered</w:t>
      </w:r>
      <w:r w:rsidR="002115A4">
        <w:t xml:space="preserve"> overall patterns </w:t>
      </w:r>
      <w:r w:rsidR="00705F24">
        <w:t>for</w:t>
      </w:r>
      <w:r w:rsidR="002115A4">
        <w:t xml:space="preserve"> all pollinators, often </w:t>
      </w:r>
      <w:r w:rsidR="00457ED5">
        <w:t>grouping</w:t>
      </w:r>
      <w:r w:rsidR="002115A4">
        <w:t xml:space="preserve"> </w:t>
      </w:r>
      <w:r w:rsidR="00505E79">
        <w:t xml:space="preserve">vertebrates </w:t>
      </w:r>
      <w:r w:rsidR="002115A4">
        <w:t>and insects together.</w:t>
      </w:r>
      <w:r>
        <w:t xml:space="preserve"> </w:t>
      </w:r>
      <w:r w:rsidR="00505E79">
        <w:t>In addition, we focus</w:t>
      </w:r>
      <w:r>
        <w:t xml:space="preserve"> on relative proportions of </w:t>
      </w:r>
      <w:r w:rsidR="008F5166">
        <w:t xml:space="preserve">observed </w:t>
      </w:r>
      <w:r>
        <w:t xml:space="preserve">pollinator taxa, rather than </w:t>
      </w:r>
      <w:r w:rsidR="00705F24">
        <w:t xml:space="preserve">comparing </w:t>
      </w:r>
      <w:r>
        <w:t>network structure or diversity metrics, which can be influenced by sampling effort or network size</w:t>
      </w:r>
      <w:r w:rsidR="002115A4">
        <w:t xml:space="preserve">. </w:t>
      </w:r>
      <w:r w:rsidR="00505E79" w:rsidRPr="00EA6CB9">
        <w:rPr>
          <w:lang w:val="en-GB"/>
        </w:rPr>
        <w:t xml:space="preserve">We </w:t>
      </w:r>
      <w:r w:rsidR="00501914">
        <w:rPr>
          <w:lang w:val="en-GB"/>
        </w:rPr>
        <w:t>also found</w:t>
      </w:r>
      <w:r w:rsidR="00505E79" w:rsidRPr="00EA6CB9">
        <w:rPr>
          <w:lang w:val="en-GB"/>
        </w:rPr>
        <w:t xml:space="preserve"> that climate is a more powerful predictor of </w:t>
      </w:r>
      <w:r w:rsidR="00C062F1">
        <w:rPr>
          <w:lang w:val="en-GB"/>
        </w:rPr>
        <w:t>insect community composition in</w:t>
      </w:r>
      <w:r w:rsidR="00505E79" w:rsidRPr="00EA6CB9">
        <w:rPr>
          <w:lang w:val="en-GB"/>
        </w:rPr>
        <w:t xml:space="preserve"> plant-pollinator networks than latitude</w:t>
      </w:r>
      <w:r w:rsidR="00505E79">
        <w:rPr>
          <w:lang w:val="en-GB"/>
        </w:rPr>
        <w:t xml:space="preserve"> (*</w:t>
      </w:r>
      <w:proofErr w:type="spellStart"/>
      <w:r w:rsidR="00505E79" w:rsidRPr="00505E79">
        <w:rPr>
          <w:highlight w:val="yellow"/>
          <w:lang w:val="en-GB"/>
        </w:rPr>
        <w:t>Supp</w:t>
      </w:r>
      <w:proofErr w:type="spellEnd"/>
      <w:r w:rsidR="00505E79" w:rsidRPr="00505E79">
        <w:rPr>
          <w:highlight w:val="yellow"/>
          <w:lang w:val="en-GB"/>
        </w:rPr>
        <w:t xml:space="preserve"> material</w:t>
      </w:r>
      <w:r w:rsidR="00505E79">
        <w:rPr>
          <w:lang w:val="en-GB"/>
        </w:rPr>
        <w:t>)</w:t>
      </w:r>
      <w:r w:rsidR="00505E79" w:rsidRPr="00EA6CB9">
        <w:rPr>
          <w:lang w:val="en-GB"/>
        </w:rPr>
        <w:t>, despite latitude receiving</w:t>
      </w:r>
      <w:r w:rsidR="00705F24">
        <w:t xml:space="preserve"> much attention as a potential driver of plant-pollinator interactions</w:t>
      </w:r>
      <w:r w:rsidR="00705F24">
        <w:fldChar w:fldCharType="begin"/>
      </w:r>
      <w:r w:rsidR="00EF57C9">
        <w:instrText xml:space="preserve"> ADDIN ZOTERO_ITEM CSL_CITATION {"citationID":"wJNFqDET","properties":{"formattedCitation":"\\super 20,22\\nosupersub{}","plainCitation":"20,22","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schema":"https://github.com/citation-style-language/schema/raw/master/csl-citation.json"} </w:instrText>
      </w:r>
      <w:r w:rsidR="00705F24">
        <w:fldChar w:fldCharType="separate"/>
      </w:r>
      <w:r w:rsidR="00EF57C9" w:rsidRPr="00EF57C9">
        <w:rPr>
          <w:szCs w:val="24"/>
          <w:vertAlign w:val="superscript"/>
        </w:rPr>
        <w:t>20,22</w:t>
      </w:r>
      <w:r w:rsidR="00705F24">
        <w:fldChar w:fldCharType="end"/>
      </w:r>
      <w:r w:rsidR="00705F24">
        <w:t>. Furthermore, although previous work has discussed the influence of climate on plant-pollinator networks</w:t>
      </w:r>
      <w:r w:rsidR="00705F24">
        <w:fldChar w:fldCharType="begin"/>
      </w:r>
      <w:r w:rsidR="00EF57C9">
        <w:instrText xml:space="preserve"> ADDIN ZOTERO_ITEM CSL_CITATION {"citationID":"ZHAJWfA0","properties":{"formattedCitation":"\\super 20\\nosupersub{}","plainCitation":"20","noteIndex":0},"citationItems":[{"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schema":"https://github.com/citation-style-language/schema/raw/master/csl-citation.json"} </w:instrText>
      </w:r>
      <w:r w:rsidR="00705F24">
        <w:fldChar w:fldCharType="separate"/>
      </w:r>
      <w:r w:rsidR="00EF57C9" w:rsidRPr="00EF57C9">
        <w:rPr>
          <w:szCs w:val="24"/>
          <w:vertAlign w:val="superscript"/>
        </w:rPr>
        <w:t>20</w:t>
      </w:r>
      <w:r w:rsidR="00705F24">
        <w:fldChar w:fldCharType="end"/>
      </w:r>
      <w:r w:rsidR="00705F24">
        <w:t xml:space="preserve">, relationships </w:t>
      </w:r>
      <w:r w:rsidR="00D71546">
        <w:t>have mostly been</w:t>
      </w:r>
      <w:r w:rsidR="00705F24">
        <w:t xml:space="preserve"> tested </w:t>
      </w:r>
      <w:r w:rsidR="00FC31FA">
        <w:t>using</w:t>
      </w:r>
      <w:r w:rsidR="00CD05D7">
        <w:t xml:space="preserve"> temporal or</w:t>
      </w:r>
      <w:r w:rsidR="00FC31FA">
        <w:t xml:space="preserve"> annual temperature data. Yet c</w:t>
      </w:r>
      <w:r w:rsidR="00705F24">
        <w:t>limate is a multivariate space</w:t>
      </w:r>
      <w:r w:rsidR="00FC31FA">
        <w:t xml:space="preserve"> encompassing more than temperature</w:t>
      </w:r>
      <w:r w:rsidR="008F5166">
        <w:t xml:space="preserve"> fluctuations</w:t>
      </w:r>
      <w:r w:rsidR="00FC31FA">
        <w:t xml:space="preserve">. </w:t>
      </w:r>
      <w:proofErr w:type="spellStart"/>
      <w:r w:rsidR="008F5166">
        <w:t>Köppen</w:t>
      </w:r>
      <w:proofErr w:type="spellEnd"/>
      <w:r w:rsidR="008F5166">
        <w:t xml:space="preserve"> c</w:t>
      </w:r>
      <w:r w:rsidR="00CD05D7">
        <w:t>limate zone classifications are extremely useful for aggregating complex climate gradients and vegetation patterns into simple, ecologically meaningful categories</w:t>
      </w:r>
      <w:r w:rsidR="00CD05D7">
        <w:fldChar w:fldCharType="begin"/>
      </w:r>
      <w:r w:rsidR="00800A9A">
        <w:instrText xml:space="preserve"> ADDIN ZOTERO_ITEM CSL_CITATION {"citationID":"KmMYCWlk","properties":{"formattedCitation":"\\super 28\\nosupersub{}","plainCitation":"28","noteIndex":0},"citationItems":[{"id":1746,"uris":["http://zotero.org/users/4386162/items/STYF7HNY"],"uri":["http://zotero.org/users/4386162/items/STYF7HNY"],"itemData":{"id":1746,"type":"article-journal","title":"Present and future Köppen-Geiger climate classification maps at 1-km resolution","container-title":"Scientific Data","page":"180214","volume":"5","source":"www.nature.com","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DOI":"10.1038/sdata.2018.214","ISSN":"2052-4463","language":"en","author":[{"family":"Beck","given":"Hylke E."},{"family":"Zimmermann","given":"Niklaus E."},{"family":"McVicar","given":"Tim R."},{"family":"Vergopolan","given":"Noemi"},{"family":"Berg","given":"Alexis"},{"family":"Wood","given":"Eric F."}],"issued":{"date-parts":[["2018",10,30]]}}}],"schema":"https://github.com/citation-style-language/schema/raw/master/csl-citation.json"} </w:instrText>
      </w:r>
      <w:r w:rsidR="00CD05D7">
        <w:fldChar w:fldCharType="separate"/>
      </w:r>
      <w:r w:rsidR="00800A9A" w:rsidRPr="00800A9A">
        <w:rPr>
          <w:szCs w:val="24"/>
          <w:vertAlign w:val="superscript"/>
        </w:rPr>
        <w:t>28</w:t>
      </w:r>
      <w:r w:rsidR="00CD05D7">
        <w:fldChar w:fldCharType="end"/>
      </w:r>
      <w:r w:rsidR="00FC31FA">
        <w:t xml:space="preserve">. </w:t>
      </w:r>
      <w:r w:rsidR="00D71546">
        <w:t>We now require additional networks</w:t>
      </w:r>
      <w:r w:rsidR="00CD05D7">
        <w:t xml:space="preserve"> across </w:t>
      </w:r>
      <w:r w:rsidR="00D71546">
        <w:t>underrepresented regions of the</w:t>
      </w:r>
      <w:r w:rsidR="00CD05D7">
        <w:t xml:space="preserve"> world to</w:t>
      </w:r>
      <w:r w:rsidR="00FC31FA">
        <w:t xml:space="preserve"> test whether the sub-categories of the </w:t>
      </w:r>
      <w:proofErr w:type="spellStart"/>
      <w:r w:rsidR="00CD05D7">
        <w:t>Köppen</w:t>
      </w:r>
      <w:proofErr w:type="spellEnd"/>
      <w:r w:rsidR="00CD05D7">
        <w:t xml:space="preserve"> </w:t>
      </w:r>
      <w:r w:rsidR="00FC31FA">
        <w:t>classification</w:t>
      </w:r>
      <w:r w:rsidR="00B210D6">
        <w:t xml:space="preserve">s </w:t>
      </w:r>
      <w:r w:rsidR="00D71546">
        <w:t>can better predict</w:t>
      </w:r>
      <w:r w:rsidR="00B210D6">
        <w:t xml:space="preserve"> more complex </w:t>
      </w:r>
      <w:r w:rsidR="00D71546">
        <w:t xml:space="preserve">environmental variation in </w:t>
      </w:r>
      <w:r w:rsidR="00B210D6">
        <w:t xml:space="preserve">plant-pollinator </w:t>
      </w:r>
      <w:r w:rsidR="00501914">
        <w:t xml:space="preserve">community </w:t>
      </w:r>
      <w:r w:rsidR="00B210D6">
        <w:t>interactions</w:t>
      </w:r>
      <w:r w:rsidR="00FC31FA">
        <w:t>.</w:t>
      </w:r>
      <w:r w:rsidR="00D71546">
        <w:t xml:space="preserve"> </w:t>
      </w:r>
      <w:r w:rsidR="00FC31FA">
        <w:t xml:space="preserve"> </w:t>
      </w:r>
    </w:p>
    <w:p w14:paraId="26103321" w14:textId="77777777" w:rsidR="00CD05D7" w:rsidRDefault="00CD05D7" w:rsidP="000D1A18">
      <w:pPr>
        <w:spacing w:line="480" w:lineRule="auto"/>
      </w:pPr>
    </w:p>
    <w:p w14:paraId="37DAF042" w14:textId="7791D3D4" w:rsidR="00FC31FA" w:rsidRDefault="00B210D6" w:rsidP="000D1A18">
      <w:pPr>
        <w:spacing w:line="480" w:lineRule="auto"/>
      </w:pPr>
      <w:r>
        <w:t xml:space="preserve">Climate change affects plant-pollinator networks through </w:t>
      </w:r>
      <w:proofErr w:type="spellStart"/>
      <w:r>
        <w:t>phenological</w:t>
      </w:r>
      <w:proofErr w:type="spellEnd"/>
      <w:r>
        <w:t xml:space="preserve"> mismatches</w:t>
      </w:r>
      <w:r w:rsidR="007108F3">
        <w:t>, with potentially devastating effects on ecosystem function</w:t>
      </w:r>
      <w:r>
        <w:fldChar w:fldCharType="begin"/>
      </w:r>
      <w:r w:rsidR="00EF57C9">
        <w:instrText xml:space="preserve"> ADDIN ZOTERO_ITEM CSL_CITATION {"citationID":"FBBHrFqT","properties":{"formattedCitation":"\\super 16\\nosupersub{}","plainCitation":"16","noteIndex":0},"citationItems":[{"id":1188,"uris":["http://zotero.org/users/4386162/items/YVQUH52N"],"uri":["http://zotero.org/users/4386162/items/YVQUH52N"],"itemData":{"id":1188,"type":"article-journal","title":"How does climate warming affect plant-pollinator interactions?","container-title":"Ecology Letters","page":"184-195","volume":"12","issue":"2","abstract":"Climate warming affects the phenology, local abundance and large-scale distribution of plants and pollinators. Despite this, there is still limited knowledge of how elevated temperatures affect plant-pollinator mutualisms and how changed availability of mutualistic partners influences the persistence of interacting species. Here we review the evidence of climate warming effects on plants and pollinators and discuss how their interactions may be affected by increased temperatures. The onset of flowering in plants and first appearance dates of pollinators in several cases appear to advance linearly in response to recent temperature increases. Phenological responses to climate warming may therefore occur at parallel magnitudes in plants and pollinators, although considerable variation in responses across species should be expected. Despite the overall similarities in responses, a few studies have shown that climate warming may generate temporal mismatches among the mutualistic partners. Mismatches in pollination interactions are still rarely explored and their demographic consequences are largely unknown. Studies on multi-species plant-pollinator assemblages indicate that the overall structure of pollination networks probably are robust against perturbations caused by climate warming. We suggest potential ways of studying warming-caused mismatches and their consequences for plant-pollinator interactions, and highlight the strengths and limitations of such approaches.","DOI":"10.1111/j.1461-0248.2008.01269.x","journalAbbreviation":"Ecol Lett","author":[{"family":"Hegland","given":"Stein Joar"},{"family":"Nielsen","given":"Anders"},{"family":"Lázaro","given":"Amparo"},{"family":"Bjerknes","given":"Anne-Line"},{"family":"Totland","given":"Ørjan"}],"issued":{"date-parts":[["2009",2]]}}}],"schema":"https://github.com/citation-style-language/schema/raw/master/csl-citation.json"} </w:instrText>
      </w:r>
      <w:r>
        <w:fldChar w:fldCharType="separate"/>
      </w:r>
      <w:r w:rsidR="00EF57C9" w:rsidRPr="00EF57C9">
        <w:rPr>
          <w:szCs w:val="24"/>
          <w:vertAlign w:val="superscript"/>
        </w:rPr>
        <w:t>16</w:t>
      </w:r>
      <w:r>
        <w:fldChar w:fldCharType="end"/>
      </w:r>
      <w:r>
        <w:t xml:space="preserve">. </w:t>
      </w:r>
      <w:r w:rsidR="00A5109B">
        <w:t xml:space="preserve">Interaction networks can be more useful for understanding these effects than simple diversity metrics, because interactions are </w:t>
      </w:r>
      <w:r w:rsidR="00A5109B">
        <w:lastRenderedPageBreak/>
        <w:t xml:space="preserve">based on complex patterns of </w:t>
      </w:r>
      <w:r w:rsidR="00853B93">
        <w:t xml:space="preserve">co-occurrence, </w:t>
      </w:r>
      <w:r w:rsidR="00A5109B">
        <w:t>phenology, behaviour, and physiology</w:t>
      </w:r>
      <w:r w:rsidR="00EF57C9">
        <w:t>; hence, even minor changes to individual interactions can have significant effects on community structure and ecological processes</w:t>
      </w:r>
      <w:r w:rsidR="00EF57C9">
        <w:fldChar w:fldCharType="begin"/>
      </w:r>
      <w:r w:rsidR="00800A9A">
        <w:instrText xml:space="preserve"> ADDIN ZOTERO_ITEM CSL_CITATION {"citationID":"VILFJ8OK","properties":{"formattedCitation":"\\super 29\\nosupersub{}","plainCitation":"29","noteIndex":0},"citationItems":[{"id":1078,"uris":["http://zotero.org/users/4386162/items/4FAIHAFF"],"uri":["http://zotero.org/users/4386162/items/4FAIHAFF"],"itemData":{"id":1078,"type":"article-journal","title":"Global change and species interactions in terrestrial ecosystems.","container-title":"Ecology Letters","page":"1351-1363","volume":"11","issue":"12","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DOI":"10.1111/j.1461-0248.2008.01250.x","journalAbbreviation":"Ecol Lett","author":[{"family":"Tylianakis","given":"Jason M"},{"family":"Didham","given":"Raphael K"},{"family":"Bascompte","given":"Jordi"},{"family":"Wardle","given":"David A"}],"issued":{"date-parts":[["2008",12]]}}}],"schema":"https://github.com/citation-style-language/schema/raw/master/csl-citation.json"} </w:instrText>
      </w:r>
      <w:r w:rsidR="00EF57C9">
        <w:fldChar w:fldCharType="separate"/>
      </w:r>
      <w:r w:rsidR="00800A9A" w:rsidRPr="00800A9A">
        <w:rPr>
          <w:szCs w:val="24"/>
          <w:vertAlign w:val="superscript"/>
        </w:rPr>
        <w:t>29</w:t>
      </w:r>
      <w:r w:rsidR="00EF57C9">
        <w:fldChar w:fldCharType="end"/>
      </w:r>
      <w:r w:rsidR="00EF57C9">
        <w:t>.</w:t>
      </w:r>
      <w:r w:rsidR="00A5109B">
        <w:t xml:space="preserve"> </w:t>
      </w:r>
      <w:r w:rsidR="00EF57C9">
        <w:t>We have contributed new information o</w:t>
      </w:r>
      <w:r w:rsidR="007C7A45">
        <w:t>n</w:t>
      </w:r>
      <w:r>
        <w:t xml:space="preserve"> how composition of plant-pollinator networks varies across climate zones</w:t>
      </w:r>
      <w:r w:rsidR="00EF57C9">
        <w:t>, which</w:t>
      </w:r>
      <w:r>
        <w:t xml:space="preserve"> is a key first step to developing detailed analyses that identify </w:t>
      </w:r>
      <w:r w:rsidR="007108F3">
        <w:t xml:space="preserve">how climate change affects </w:t>
      </w:r>
      <w:r w:rsidR="00EF57C9">
        <w:t xml:space="preserve">species- and </w:t>
      </w:r>
      <w:r w:rsidR="00501914">
        <w:t>community</w:t>
      </w:r>
      <w:r w:rsidR="007108F3">
        <w:t>-level interactions at local and regional scales</w:t>
      </w:r>
      <w:r>
        <w:t>.</w:t>
      </w:r>
      <w:r w:rsidR="00501914">
        <w:t xml:space="preserve"> </w:t>
      </w:r>
    </w:p>
    <w:p w14:paraId="2B716E61" w14:textId="77777777" w:rsidR="00FC31FA" w:rsidRDefault="00FC31FA" w:rsidP="000D1A18">
      <w:pPr>
        <w:spacing w:line="480" w:lineRule="auto"/>
        <w:rPr>
          <w:b/>
          <w:i/>
        </w:rPr>
      </w:pPr>
    </w:p>
    <w:p w14:paraId="55F315C0" w14:textId="1ED6F522" w:rsidR="00BC3315" w:rsidRPr="00BC3315" w:rsidRDefault="00BC3315" w:rsidP="000D1A18">
      <w:pPr>
        <w:spacing w:line="480" w:lineRule="auto"/>
        <w:rPr>
          <w:b/>
        </w:rPr>
      </w:pPr>
      <w:r w:rsidRPr="00BC3315">
        <w:rPr>
          <w:b/>
        </w:rPr>
        <w:t>Methods</w:t>
      </w:r>
    </w:p>
    <w:p w14:paraId="4370254B" w14:textId="03720B2A" w:rsidR="00024B33" w:rsidRDefault="00024B33" w:rsidP="000D1A18">
      <w:pPr>
        <w:spacing w:line="480" w:lineRule="auto"/>
      </w:pPr>
      <w:r>
        <w:t xml:space="preserve">We collated 184 </w:t>
      </w:r>
      <w:r w:rsidR="00CA31FB">
        <w:t>plant-</w:t>
      </w:r>
      <w:r>
        <w:t>pollinator networks</w:t>
      </w:r>
      <w:r w:rsidR="007C7A45">
        <w:t xml:space="preserve"> that met our criteria from multiple sources: </w:t>
      </w:r>
      <w:r>
        <w:t>the Web of Life ecological networks database (</w:t>
      </w:r>
      <w:hyperlink r:id="rId11" w:history="1">
        <w:r w:rsidRPr="001C31D4">
          <w:rPr>
            <w:rStyle w:val="Hyperlink"/>
          </w:rPr>
          <w:t>http://www.web-of-life.es/</w:t>
        </w:r>
      </w:hyperlink>
      <w:r w:rsidR="007C7A45">
        <w:t>);</w:t>
      </w:r>
      <w:r>
        <w:t xml:space="preserve"> an exhaustive search of published journal articles</w:t>
      </w:r>
      <w:r w:rsidR="007C7A45">
        <w:t>, data repositories, and theses;</w:t>
      </w:r>
      <w:r>
        <w:t xml:space="preserve"> and by directly contacting researchers</w:t>
      </w:r>
      <w:r w:rsidR="007C7A45">
        <w:t xml:space="preserve"> of plant-pollinator network studies</w:t>
      </w:r>
      <w:r>
        <w:t xml:space="preserve">. </w:t>
      </w:r>
      <w:r w:rsidR="00CA31FB">
        <w:t xml:space="preserve">Although it is likely we have missed some networks, we are confident our analysis is more comprehensive than previous global network analyses, because we cover all climate zones and sourced </w:t>
      </w:r>
      <w:r w:rsidR="007C7A45">
        <w:t>additional</w:t>
      </w:r>
      <w:r w:rsidR="00CA31FB">
        <w:t xml:space="preserve"> networks that have not been included in previous studies. </w:t>
      </w:r>
      <w:r>
        <w:t>We only used insect pollinator networks that recorded multiple taxonomic orders</w:t>
      </w:r>
      <w:r w:rsidR="00E3790B">
        <w:t xml:space="preserve"> and thus did not focus on a single order or taxonomic group. We used the </w:t>
      </w:r>
      <w:proofErr w:type="spellStart"/>
      <w:r w:rsidR="00E3790B" w:rsidRPr="00E04A0E">
        <w:rPr>
          <w:i/>
        </w:rPr>
        <w:t>taxize</w:t>
      </w:r>
      <w:proofErr w:type="spellEnd"/>
      <w:r w:rsidR="00E3790B">
        <w:t xml:space="preserve"> package</w:t>
      </w:r>
      <w:r w:rsidR="00E3790B">
        <w:fldChar w:fldCharType="begin"/>
      </w:r>
      <w:r w:rsidR="00800A9A">
        <w:instrText xml:space="preserve"> ADDIN ZOTERO_ITEM CSL_CITATION {"citationID":"yiz4XLn1","properties":{"formattedCitation":"\\super 30\\nosupersub{}","plainCitation":"30","noteIndex":0},"citationItems":[{"id":2965,"uris":["http://zotero.org/users/4386162/items/JJYQR9QH"],"uri":["http://zotero.org/users/4386162/items/JJYQR9QH"],"itemData":{"id":2965,"type":"article-journal","title":"taxize: taxonomic search and retrieval in R","container-title":"F1000Research","page":"191","volume":"2","source":"Crossref","DOI":"10.12688/f1000research.2-191.v2","ISSN":"2046-1402","shortTitle":"taxize","language":"en","author":[{"family":"Chamberlain","given":"Scott A."},{"family":"Szöcs","given":"Eduard"}],"issued":{"date-parts":[["2013",10,28]]}}}],"schema":"https://github.com/citation-style-language/schema/raw/master/csl-citation.json"} </w:instrText>
      </w:r>
      <w:r w:rsidR="00E3790B">
        <w:fldChar w:fldCharType="separate"/>
      </w:r>
      <w:r w:rsidR="00800A9A" w:rsidRPr="00800A9A">
        <w:rPr>
          <w:szCs w:val="24"/>
          <w:vertAlign w:val="superscript"/>
        </w:rPr>
        <w:t>30</w:t>
      </w:r>
      <w:r w:rsidR="00E3790B">
        <w:fldChar w:fldCharType="end"/>
      </w:r>
      <w:r w:rsidR="00E3790B">
        <w:t xml:space="preserve"> (v.0.9.5) to identify both plant and insect families and orders from the datasets.</w:t>
      </w:r>
      <w:r>
        <w:t>. All networks were analysed as binary networks, to address differences in sampling methods and effort</w:t>
      </w:r>
      <w:r w:rsidRPr="00EB671D">
        <w:t xml:space="preserve"> </w:t>
      </w:r>
      <w:r>
        <w:t xml:space="preserve">among networks. We identified the </w:t>
      </w:r>
      <w:proofErr w:type="spellStart"/>
      <w:r>
        <w:t>Köppen</w:t>
      </w:r>
      <w:proofErr w:type="spellEnd"/>
      <w:r>
        <w:t xml:space="preserve"> climate zone for each network based on the spatial coordinates provided with each dataset</w:t>
      </w:r>
      <w:r w:rsidR="00DE5196">
        <w:t xml:space="preserve"> using </w:t>
      </w:r>
      <w:r w:rsidR="00DE5196" w:rsidRPr="00E04A0E">
        <w:t xml:space="preserve">the </w:t>
      </w:r>
      <w:proofErr w:type="spellStart"/>
      <w:r w:rsidR="00DE5196">
        <w:rPr>
          <w:i/>
        </w:rPr>
        <w:t>kgc</w:t>
      </w:r>
      <w:proofErr w:type="spellEnd"/>
      <w:r w:rsidR="00DE5196">
        <w:rPr>
          <w:i/>
        </w:rPr>
        <w:t xml:space="preserve"> </w:t>
      </w:r>
      <w:r w:rsidR="00DE5196">
        <w:t>package (v1.0.0.2)</w:t>
      </w:r>
      <w:r w:rsidR="00DE5196">
        <w:fldChar w:fldCharType="begin"/>
      </w:r>
      <w:r w:rsidR="00800A9A">
        <w:instrText xml:space="preserve"> ADDIN ZOTERO_ITEM CSL_CITATION {"citationID":"J1vNSeko","properties":{"formattedCitation":"\\super 31\\nosupersub{}","plainCitation":"31","noteIndex":0},"citationItems":[{"id":2968,"uris":["http://zotero.org/users/4386162/items/2YS4VRUZ"],"uri":["http://zotero.org/users/4386162/items/2YS4VRUZ"],"itemData":{"id":2968,"type":"book","title":"kgc: Koeppen-Geiger Climatic Zones","version":"1.0.0.2","source":"R-Packages","abstract":"Aids in identifying the Koeppen-Geiger (KG) climatic zone for a given location. The Koeppen-Geiger climate zones were first published in 1884, as a system to classify regions of the earth by their relative heat and humidity through the year, for the benefit of human health, plant and agriculture and other human activity [1]. This climate zone classification system, applicable to all of the earths surface, has continued to be developed by scientists up to the present day. Recently one of use (FZ) has published updated, higher accuracy KG climate zone definitions [2]. In this package we use these updated high-resolution maps as the data source [3]. We provide functions that return the KG climate zone for a given longitude and lattitude, or for a given United States zip code. In addition the CZUncertainty() function will check climate zones nearby to check if the given location is near a climate zone boundary. In addition an interactive shiny app is provided to define the KG climate zone for a given longitude and lattitude, or United States zip code. Digital data, as well as animated maps, showing the shift of the climate zones are provided on the following website &lt;http://koeppen-geiger.vu-wien.ac.at&gt;. This work was supported by the DOE-EERE SunShot award DE-EE-0007140. [1] W. Koeppen, (2011) &lt;doi:10.1127/0941-2948/2011/105&gt;. [2] F. Rubel and M. Kottek, (2010) &lt;doi:10.1127/0941-2948/2010/0430&gt;. [3] F. Rubel, K. Brugger, K. Haslinger, and I. Auer, (2016) &lt;doi:10.1127/metz/2016/0816&gt;.","URL":"https://CRAN.R-project.org/package=kgc","shortTitle":"kgc","author":[{"family":"Bryant","given":"Chelsey"},{"family":"Wheeler","given":"Nicholas R."},{"family":"Rubel","given":"Franz"},{"family":"French","given":"Roger H."}],"issued":{"date-parts":[["2017",12,20]]},"accessed":{"date-parts":[["2019",3,15]]}}}],"schema":"https://github.com/citation-style-language/schema/raw/master/csl-citation.json"} </w:instrText>
      </w:r>
      <w:r w:rsidR="00DE5196">
        <w:fldChar w:fldCharType="separate"/>
      </w:r>
      <w:r w:rsidR="00800A9A" w:rsidRPr="00800A9A">
        <w:rPr>
          <w:szCs w:val="24"/>
          <w:vertAlign w:val="superscript"/>
        </w:rPr>
        <w:t>31</w:t>
      </w:r>
      <w:r w:rsidR="00DE5196">
        <w:fldChar w:fldCharType="end"/>
      </w:r>
      <w:r>
        <w:t>.</w:t>
      </w:r>
      <w:r w:rsidRPr="003B44C6">
        <w:t xml:space="preserve"> </w:t>
      </w:r>
      <w:r w:rsidRPr="00EF57C9">
        <w:rPr>
          <w:highlight w:val="yellow"/>
        </w:rPr>
        <w:t xml:space="preserve">All code and analyses are available at </w:t>
      </w:r>
      <w:hyperlink r:id="rId12" w:history="1">
        <w:r w:rsidRPr="00EF57C9">
          <w:rPr>
            <w:rStyle w:val="Hyperlink"/>
            <w:highlight w:val="yellow"/>
          </w:rPr>
          <w:t>https://github.com/JoseBSL/Geonet</w:t>
        </w:r>
      </w:hyperlink>
      <w:r>
        <w:t xml:space="preserve">. </w:t>
      </w:r>
    </w:p>
    <w:p w14:paraId="7F15BBAA" w14:textId="77777777" w:rsidR="00024B33" w:rsidRDefault="00024B33" w:rsidP="000D1A18">
      <w:pPr>
        <w:spacing w:line="480" w:lineRule="auto"/>
      </w:pPr>
    </w:p>
    <w:p w14:paraId="2ADC586C" w14:textId="7F80CACC" w:rsidR="00BC3315" w:rsidRDefault="00CA31FB" w:rsidP="000D1A18">
      <w:pPr>
        <w:spacing w:line="480" w:lineRule="auto"/>
      </w:pPr>
      <w:r>
        <w:lastRenderedPageBreak/>
        <w:t>We tested</w:t>
      </w:r>
      <w:r w:rsidR="00B14152">
        <w:t xml:space="preserve"> </w:t>
      </w:r>
      <w:r w:rsidR="00BC3315">
        <w:t>whether the composition of plant-pollinator interactions varied among climate zones by calculating pairwise</w:t>
      </w:r>
      <w:r w:rsidR="00BC3315" w:rsidRPr="00395DB7">
        <w:t xml:space="preserve"> </w:t>
      </w:r>
      <w:proofErr w:type="spellStart"/>
      <w:r w:rsidR="00BC3315" w:rsidRPr="00780135">
        <w:t>Raup</w:t>
      </w:r>
      <w:proofErr w:type="spellEnd"/>
      <w:r w:rsidR="00BC3315" w:rsidRPr="00780135">
        <w:t>-Crick</w:t>
      </w:r>
      <w:r w:rsidR="00BC3315">
        <w:t xml:space="preserve"> dissimilarity</w:t>
      </w:r>
      <w:r w:rsidR="00BC3315">
        <w:fldChar w:fldCharType="begin"/>
      </w:r>
      <w:r w:rsidR="00800A9A">
        <w:instrText xml:space="preserve"> ADDIN ZOTERO_ITEM CSL_CITATION {"citationID":"S2ycOqna","properties":{"formattedCitation":"\\super 32\\nosupersub{}","plainCitation":"32","noteIndex":0},"citationItems":[{"id":1706,"uris":["http://zotero.org/users/4386162/items/A8269VSK"],"uri":["http://zotero.org/users/4386162/items/A8269VSK"],"itemData":{"id":1706,"type":"article-journal","title":"Navigating the multiple meanings of β diversity: a roadmap for the practicing ecologist","container-title":"Ecology Letters","page":"19-28","volume":"14","issue":"1","source":"Wiley Online Library","abstract":"Ecology Letters (2011) 14: 19–28 Abstract A recent increase in studies of β diversity has yielded a confusing array of concepts, measures and methods. Here, we provide a roadmap of the most widely used and ecologically relevant approaches for analysis through a series of mission statements. We distinguish two types of β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β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β diversity.","DOI":"10.1111/j.1461-0248.2010.01552.x","ISSN":"1461-0248","shortTitle":"Navigating the multiple meanings of β diversity","language":"en","author":[{"family":"Anderson","given":"Marti J."},{"family":"Crist","given":"Thomas O."},{"family":"Chase","given":"Jonathan M."},{"family":"Vellend","given":"Mark"},{"family":"Inouye","given":"Brian D."},{"family":"Freestone","given":"Amy L."},{"family":"Sanders","given":"Nathan J."},{"family":"Cornell","given":"Howard V."},{"family":"Comita","given":"Liza S."},{"family":"Davies","given":"Kendi F."},{"family":"Harrison","given":"Susan P."},{"family":"Kraft","given":"Nathan J. B."},{"family":"Stegen","given":"James C."},{"family":"Swenson","given":"Nathan G."}],"issued":{"date-parts":[["2011"]]}}}],"schema":"https://github.com/citation-style-language/schema/raw/master/csl-citation.json"} </w:instrText>
      </w:r>
      <w:r w:rsidR="00BC3315">
        <w:fldChar w:fldCharType="separate"/>
      </w:r>
      <w:r w:rsidR="00800A9A" w:rsidRPr="00800A9A">
        <w:rPr>
          <w:szCs w:val="24"/>
          <w:vertAlign w:val="superscript"/>
        </w:rPr>
        <w:t>32</w:t>
      </w:r>
      <w:r w:rsidR="00BC3315">
        <w:fldChar w:fldCharType="end"/>
      </w:r>
      <w:r w:rsidR="00BC3315">
        <w:t xml:space="preserve"> between networks using t</w:t>
      </w:r>
      <w:r w:rsidR="00BC3315" w:rsidRPr="00C11CAD">
        <w:t>he</w:t>
      </w:r>
      <w:r w:rsidR="00BC3315">
        <w:t xml:space="preserve"> </w:t>
      </w:r>
      <w:r w:rsidR="00BC3315" w:rsidRPr="009E31A0">
        <w:rPr>
          <w:i/>
        </w:rPr>
        <w:t>vegan</w:t>
      </w:r>
      <w:r w:rsidR="00BC3315" w:rsidRPr="00780135">
        <w:t xml:space="preserve"> </w:t>
      </w:r>
      <w:r w:rsidR="00BC3315">
        <w:t xml:space="preserve">package </w:t>
      </w:r>
      <w:r w:rsidR="00BC3315" w:rsidRPr="00780135">
        <w:t>(v.2.5-3)</w:t>
      </w:r>
      <w:r w:rsidR="00BC3315">
        <w:fldChar w:fldCharType="begin"/>
      </w:r>
      <w:r w:rsidR="00800A9A">
        <w:instrText xml:space="preserve"> ADDIN ZOTERO_ITEM CSL_CITATION {"citationID":"vEAzwJdf","properties":{"formattedCitation":"\\super 33\\nosupersub{}","plainCitation":"33","noteIndex":0},"citationItems":[{"id":1705,"uris":["http://zotero.org/users/4386162/items/4QB9LH37"],"uri":["http://zotero.org/users/4386162/items/4QB9LH37"],"itemData":{"id":1705,"type":"article-journal","title":"Multivariate Analysis of Ecological Communities in R: vegan tutorial","page":"43","source":"Zotero","abstract":"This tutorial demostrates the use of ordination methods in R package vegan. The tutorial assumes familiarity both with R and with community ordination. Package vegan supports all basic ordination methods, including non-metric multidimensional scaling. The constrained ordination methods include constrained analysis of proximities, redundancy analysis and constrained correspondence analysis. Package vegan also has support functions for ﬁtting environmental variables and for ordination graphics.","language":"en","author":[{"family":"Oksanen","given":"Jari"}]}}],"schema":"https://github.com/citation-style-language/schema/raw/master/csl-citation.json"} </w:instrText>
      </w:r>
      <w:r w:rsidR="00BC3315">
        <w:fldChar w:fldCharType="separate"/>
      </w:r>
      <w:r w:rsidR="00800A9A" w:rsidRPr="00800A9A">
        <w:rPr>
          <w:szCs w:val="24"/>
          <w:vertAlign w:val="superscript"/>
        </w:rPr>
        <w:t>33</w:t>
      </w:r>
      <w:r w:rsidR="00BC3315">
        <w:fldChar w:fldCharType="end"/>
      </w:r>
      <w:r w:rsidR="00BC3315" w:rsidRPr="00780135">
        <w:t>.</w:t>
      </w:r>
      <w:r w:rsidR="00BC3315">
        <w:t xml:space="preserve"> To account for varying network sizes, we computed the </w:t>
      </w:r>
      <w:proofErr w:type="spellStart"/>
      <w:r w:rsidR="00BC3315">
        <w:t>Raup</w:t>
      </w:r>
      <w:proofErr w:type="spellEnd"/>
      <w:r w:rsidR="00BC3315">
        <w:t xml:space="preserve">-Crick dissimilarity using a </w:t>
      </w:r>
      <w:r w:rsidR="00BC3315" w:rsidRPr="00780135">
        <w:t>null model</w:t>
      </w:r>
      <w:r w:rsidR="00BC3315">
        <w:t xml:space="preserve">, repeated for </w:t>
      </w:r>
      <w:r w:rsidR="00BC3315" w:rsidRPr="00780135">
        <w:t>999 iterations</w:t>
      </w:r>
      <w:r w:rsidR="00BC3315">
        <w:t xml:space="preserve">, to </w:t>
      </w:r>
      <w:r w:rsidR="00DE5196">
        <w:t>account for</w:t>
      </w:r>
      <w:r w:rsidR="00BC3315">
        <w:t xml:space="preserve"> differing species’ richness </w:t>
      </w:r>
      <w:r w:rsidR="00DE5196">
        <w:t>in each</w:t>
      </w:r>
      <w:r w:rsidR="00BC3315">
        <w:t xml:space="preserve"> network</w:t>
      </w:r>
      <w:r w:rsidR="00BC3315" w:rsidRPr="00780135">
        <w:t>.</w:t>
      </w:r>
      <w:r w:rsidR="00BC3315">
        <w:t xml:space="preserve"> Then, w</w:t>
      </w:r>
      <w:r w:rsidR="00BC3315" w:rsidRPr="00780135">
        <w:t xml:space="preserve">e assessed </w:t>
      </w:r>
      <w:r w:rsidR="00BC3315">
        <w:t xml:space="preserve">differences in the composition of plant-pollinator interactions among </w:t>
      </w:r>
      <w:r w:rsidR="00BC3315" w:rsidRPr="00780135">
        <w:t>climat</w:t>
      </w:r>
      <w:r w:rsidR="00BC3315">
        <w:t>e</w:t>
      </w:r>
      <w:r w:rsidR="00BC3315" w:rsidRPr="00780135">
        <w:t xml:space="preserve"> </w:t>
      </w:r>
      <w:r w:rsidR="00BC3315">
        <w:t>zones</w:t>
      </w:r>
      <w:r w:rsidR="00BC3315" w:rsidRPr="00780135">
        <w:t xml:space="preserve"> using </w:t>
      </w:r>
      <w:r w:rsidR="00BC3315">
        <w:t xml:space="preserve">a </w:t>
      </w:r>
      <w:proofErr w:type="spellStart"/>
      <w:r w:rsidR="00BC3315" w:rsidRPr="00780135">
        <w:t>permutational</w:t>
      </w:r>
      <w:proofErr w:type="spellEnd"/>
      <w:r w:rsidR="00BC3315" w:rsidRPr="00780135">
        <w:t xml:space="preserve"> analysis of variance (PERMANOVA)</w:t>
      </w:r>
      <w:r w:rsidR="00BC3315">
        <w:fldChar w:fldCharType="begin"/>
      </w:r>
      <w:r w:rsidR="00800A9A">
        <w:instrText xml:space="preserve"> ADDIN ZOTERO_ITEM CSL_CITATION {"citationID":"03QLyuGr","properties":{"formattedCitation":"\\super 34\\nosupersub{}","plainCitation":"34","noteIndex":0},"citationItems":[{"id":1702,"uris":["http://zotero.org/users/4386162/items/EC5FPQVS"],"uri":["http://zotero.org/users/4386162/items/EC5FPQVS"],"itemData":{"id":1702,"type":"article-journal","title":"A new method for non-parametric multivariate analysis of variance","container-title":"Austral Ecology","page":"32-46","volume":"26","issue":"1","source":"Wiley Online Library","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DOI":"10.1111/j.1442-9993.2001.01070.pp.x","ISSN":"1442-9993","language":"en","author":[{"family":"Anderson","given":"Marti J."}],"issued":{"date-parts":[["2001"]]}}}],"schema":"https://github.com/citation-style-language/schema/raw/master/csl-citation.json"} </w:instrText>
      </w:r>
      <w:r w:rsidR="00BC3315">
        <w:fldChar w:fldCharType="separate"/>
      </w:r>
      <w:r w:rsidR="00800A9A" w:rsidRPr="00800A9A">
        <w:rPr>
          <w:szCs w:val="24"/>
          <w:vertAlign w:val="superscript"/>
        </w:rPr>
        <w:t>34</w:t>
      </w:r>
      <w:r w:rsidR="00BC3315">
        <w:fldChar w:fldCharType="end"/>
      </w:r>
      <w:r w:rsidR="00BC3315" w:rsidRPr="00780135">
        <w:t>.</w:t>
      </w:r>
      <w:r w:rsidR="00BC3315">
        <w:t xml:space="preserve"> </w:t>
      </w:r>
      <w:r w:rsidR="00BC3315" w:rsidRPr="00780135">
        <w:t xml:space="preserve">We evaluated dispersion </w:t>
      </w:r>
      <w:r w:rsidR="00BC3315">
        <w:t xml:space="preserve">of network dissimilarity values among climate zones with </w:t>
      </w:r>
      <w:r w:rsidR="00BC3315" w:rsidRPr="00780135">
        <w:t xml:space="preserve">a </w:t>
      </w:r>
      <w:proofErr w:type="spellStart"/>
      <w:r w:rsidR="00BC3315" w:rsidRPr="00780135">
        <w:t>permutation</w:t>
      </w:r>
      <w:r w:rsidR="00BC3315">
        <w:t>al</w:t>
      </w:r>
      <w:proofErr w:type="spellEnd"/>
      <w:r w:rsidR="00BC3315" w:rsidRPr="00780135">
        <w:t xml:space="preserve"> test of multivariate homogeneity of group dispersion (PERMDISP)</w:t>
      </w:r>
      <w:r w:rsidR="00BC3315">
        <w:t xml:space="preserve"> and</w:t>
      </w:r>
      <w:r w:rsidR="00BC3315" w:rsidRPr="00780135">
        <w:t xml:space="preserve"> post-hoc </w:t>
      </w:r>
      <w:r w:rsidR="00BC3315">
        <w:t xml:space="preserve">pairwise </w:t>
      </w:r>
      <w:r w:rsidR="00BC3315" w:rsidRPr="00780135">
        <w:t>Tukey</w:t>
      </w:r>
      <w:r w:rsidR="00BC3315">
        <w:t>’s</w:t>
      </w:r>
      <w:r w:rsidR="00BC3315" w:rsidRPr="00780135">
        <w:t xml:space="preserve"> </w:t>
      </w:r>
      <w:r w:rsidR="00BC3315">
        <w:t>Honest-Significant Difference (HSD) tests</w:t>
      </w:r>
      <w:r w:rsidR="00BC3315" w:rsidRPr="00780135">
        <w:t>.</w:t>
      </w:r>
      <w:r w:rsidR="00BC3315">
        <w:t xml:space="preserve"> W</w:t>
      </w:r>
      <w:r w:rsidR="00BC3315" w:rsidRPr="00780135">
        <w:t>e c</w:t>
      </w:r>
      <w:r w:rsidR="00BC3315">
        <w:t xml:space="preserve">omputed </w:t>
      </w:r>
      <w:r w:rsidR="00BC3315" w:rsidRPr="00780135">
        <w:t xml:space="preserve">pairwise </w:t>
      </w:r>
      <w:r w:rsidR="00BC3315">
        <w:t xml:space="preserve">differences in the composition of plant-pollinator interactions between each climate zone </w:t>
      </w:r>
      <w:r w:rsidR="00BC3315" w:rsidRPr="00780135">
        <w:t>using</w:t>
      </w:r>
      <w:r w:rsidR="00BC3315">
        <w:t xml:space="preserve"> a </w:t>
      </w:r>
      <w:r w:rsidR="00BC3315" w:rsidRPr="00780135">
        <w:t>pairwise</w:t>
      </w:r>
      <w:r w:rsidR="00BC3315">
        <w:t xml:space="preserve"> PERMANOVA</w:t>
      </w:r>
      <w:r w:rsidR="00BC3315">
        <w:fldChar w:fldCharType="begin"/>
      </w:r>
      <w:r w:rsidR="00800A9A">
        <w:instrText xml:space="preserve"> ADDIN ZOTERO_ITEM CSL_CITATION {"citationID":"jSsYxoFo","properties":{"formattedCitation":"\\super 35\\nosupersub{}","plainCitation":"35","noteIndex":0},"citationItems":[{"id":1709,"uris":["http://zotero.org/users/4386162/items/QJWQWCA5"],"uri":["http://zotero.org/users/4386162/items/QJWQWCA5"],"itemData":{"id":1709,"type":"webpage","title":"pairwise_adonis: Pairwise multilevel comparison using adonis in gauravsk/ranacapa: Utility Functions and 'shiny' App for Simple Environmental DNA Visualizations and Analyses","abstract":"This is a wrapper function for multilevel pairwise comparison\nusing adonis() from package 'vegan'. The function returns adjusted p-values using p.adjust().","URL":"https://rdrr.io/github/gauravsk/ranacapa/man/pairwise_adonis.html","shortTitle":"pairwise_adonis","language":"en","accessed":{"date-parts":[["2019",1,25]]}}}],"schema":"https://github.com/citation-style-language/schema/raw/master/csl-citation.json"} </w:instrText>
      </w:r>
      <w:r w:rsidR="00BC3315">
        <w:fldChar w:fldCharType="separate"/>
      </w:r>
      <w:r w:rsidR="00800A9A" w:rsidRPr="00800A9A">
        <w:rPr>
          <w:szCs w:val="24"/>
          <w:vertAlign w:val="superscript"/>
        </w:rPr>
        <w:t>35</w:t>
      </w:r>
      <w:r w:rsidR="00BC3315">
        <w:fldChar w:fldCharType="end"/>
      </w:r>
      <w:r w:rsidR="00BC3315">
        <w:t xml:space="preserve">. To account for multiple comparisons, </w:t>
      </w:r>
      <w:r w:rsidR="00BC3315" w:rsidRPr="00BB1607">
        <w:rPr>
          <w:i/>
        </w:rPr>
        <w:t>P</w:t>
      </w:r>
      <w:r w:rsidR="00BC3315">
        <w:t xml:space="preserve">-values were adjusted using the </w:t>
      </w:r>
      <w:r w:rsidR="00BC3315" w:rsidRPr="00780135">
        <w:t xml:space="preserve">false discovery rate </w:t>
      </w:r>
      <w:r w:rsidR="00BC3315">
        <w:t>(FDR) method</w:t>
      </w:r>
      <w:r w:rsidR="00BC3315">
        <w:fldChar w:fldCharType="begin"/>
      </w:r>
      <w:r w:rsidR="00800A9A">
        <w:instrText xml:space="preserve"> ADDIN ZOTERO_ITEM CSL_CITATION {"citationID":"hSbBV9EQ","properties":{"formattedCitation":"\\super 36\\nosupersub{}","plainCitation":"36","noteIndex":0},"citationItems":[{"id":1711,"uris":["http://zotero.org/users/4386162/items/564IU9CQ"],"uri":["http://zotero.org/users/4386162/items/564IU9CQ"],"itemData":{"id":1711,"type":"article-journal","title":"Controlling the False Discovery Rate: A Practical and Powerful Approach to Multiple Testing","container-title":"Journal of the Royal Statistical Society. Series B (Methodological)","page":"289-300","volume":"57","issue":"1","source":"JSTOR","archiv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shortTitle":"Controlling the False Discovery Rate","author":[{"family":"Benjamini","given":"Yoav"},{"family":"Hochberg","given":"Yosef"}],"issued":{"date-parts":[["1995"]]}}}],"schema":"https://github.com/citation-style-language/schema/raw/master/csl-citation.json"} </w:instrText>
      </w:r>
      <w:r w:rsidR="00BC3315">
        <w:fldChar w:fldCharType="separate"/>
      </w:r>
      <w:r w:rsidR="00800A9A" w:rsidRPr="00800A9A">
        <w:rPr>
          <w:szCs w:val="24"/>
          <w:vertAlign w:val="superscript"/>
        </w:rPr>
        <w:t>36</w:t>
      </w:r>
      <w:r w:rsidR="00BC3315">
        <w:fldChar w:fldCharType="end"/>
      </w:r>
      <w:r w:rsidR="00BC3315" w:rsidRPr="00780135">
        <w:t>.</w:t>
      </w:r>
      <w:r w:rsidR="00BC3315">
        <w:t xml:space="preserve"> Finally, w</w:t>
      </w:r>
      <w:r w:rsidR="00BC3315" w:rsidRPr="00780135">
        <w:t xml:space="preserve">e visualised </w:t>
      </w:r>
      <w:r w:rsidR="00BC3315">
        <w:t xml:space="preserve">differences in </w:t>
      </w:r>
      <w:r w:rsidR="00BC3315" w:rsidRPr="00780135">
        <w:t>plant-pollinator</w:t>
      </w:r>
      <w:r w:rsidR="00BC3315">
        <w:t xml:space="preserve"> interactions among networks </w:t>
      </w:r>
      <w:r w:rsidR="00BC3315" w:rsidRPr="00780135">
        <w:t xml:space="preserve">in two-dimensional space </w:t>
      </w:r>
      <w:r w:rsidR="00BC3315">
        <w:t xml:space="preserve">with </w:t>
      </w:r>
      <w:r w:rsidR="00BC3315" w:rsidRPr="00780135">
        <w:t>non-metric multidimensional scaling (</w:t>
      </w:r>
      <w:r w:rsidR="00CA12A3">
        <w:t>N</w:t>
      </w:r>
      <w:r w:rsidR="00BC3315" w:rsidRPr="00780135">
        <w:t>MDS) ordination.</w:t>
      </w:r>
    </w:p>
    <w:p w14:paraId="6238FB61" w14:textId="77777777" w:rsidR="00BC3315" w:rsidRPr="0001583C" w:rsidRDefault="00BC3315" w:rsidP="000D1A18">
      <w:pPr>
        <w:spacing w:line="480" w:lineRule="auto"/>
      </w:pPr>
    </w:p>
    <w:p w14:paraId="2B5B8D10" w14:textId="0255DB85" w:rsidR="00B82AC7" w:rsidRDefault="00B14152" w:rsidP="00B82AC7">
      <w:pPr>
        <w:spacing w:line="480" w:lineRule="auto"/>
      </w:pPr>
      <w:r>
        <w:t xml:space="preserve">To test whether climate zone influenced how </w:t>
      </w:r>
      <w:r w:rsidR="00DE5196">
        <w:t>pollinator taxa interacted with plants</w:t>
      </w:r>
      <w:r>
        <w:t xml:space="preserve"> within </w:t>
      </w:r>
      <w:r w:rsidR="00DE5196">
        <w:t>each</w:t>
      </w:r>
      <w:r>
        <w:t xml:space="preserve"> network,</w:t>
      </w:r>
      <w:r w:rsidR="00491D28">
        <w:t xml:space="preserve"> we focused on the following </w:t>
      </w:r>
      <w:r w:rsidR="00DE5196">
        <w:t xml:space="preserve">taxonomic </w:t>
      </w:r>
      <w:r w:rsidR="00491D28">
        <w:t xml:space="preserve">groupings: </w:t>
      </w:r>
      <w:r w:rsidR="00BC3315">
        <w:t xml:space="preserve">bees, non-bee Hymenoptera, </w:t>
      </w:r>
      <w:r w:rsidR="00491D28">
        <w:t xml:space="preserve">Coleoptera, </w:t>
      </w:r>
      <w:r w:rsidR="00BC3315">
        <w:t>Lepidoptera, non-Syrphid Diptera</w:t>
      </w:r>
      <w:r w:rsidR="00491D28">
        <w:t>,</w:t>
      </w:r>
      <w:r w:rsidR="00BC3315">
        <w:t xml:space="preserve"> and Syrphidae</w:t>
      </w:r>
      <w:r w:rsidR="00491D28">
        <w:t xml:space="preserve">. </w:t>
      </w:r>
      <w:r w:rsidR="00AB22E9">
        <w:t xml:space="preserve">We separated bees from non-bee Hymenoptera, and syrphid flies (Syrphidae) from non-syrphid Diptera, because bees and syrphid flies are the most </w:t>
      </w:r>
      <w:r w:rsidR="00AF3E04">
        <w:t>globally-recognised</w:t>
      </w:r>
      <w:r w:rsidR="00AB22E9">
        <w:t xml:space="preserve"> pollinator taxa from their respective orders. </w:t>
      </w:r>
      <w:r w:rsidR="00222F35">
        <w:t xml:space="preserve">We focus on two </w:t>
      </w:r>
      <w:r w:rsidR="00AF3E04">
        <w:t>interaction measures: (</w:t>
      </w:r>
      <w:proofErr w:type="spellStart"/>
      <w:r w:rsidR="00AF3E04">
        <w:t>i</w:t>
      </w:r>
      <w:proofErr w:type="spellEnd"/>
      <w:r w:rsidR="00AF3E04">
        <w:t>)</w:t>
      </w:r>
      <w:r w:rsidR="00222F35">
        <w:t xml:space="preserve"> </w:t>
      </w:r>
      <w:r w:rsidR="00491D28">
        <w:t>proportion of links</w:t>
      </w:r>
      <w:r w:rsidR="00AF3E04">
        <w:t>, the proportion of total links in each network</w:t>
      </w:r>
      <w:r w:rsidR="00491D28">
        <w:t xml:space="preserve"> </w:t>
      </w:r>
      <w:r w:rsidR="00AF3E04">
        <w:t>for each</w:t>
      </w:r>
      <w:r w:rsidR="00491D28">
        <w:t xml:space="preserve"> pollinator taxonomic group</w:t>
      </w:r>
      <w:r w:rsidR="00AF3E04">
        <w:t xml:space="preserve">, which we calculated </w:t>
      </w:r>
      <w:r w:rsidR="00222F35">
        <w:t>as the</w:t>
      </w:r>
      <w:r w:rsidR="00BC3315">
        <w:t xml:space="preserve"> sum of unique links within each pollinator group, divided by the total sum of u</w:t>
      </w:r>
      <w:r w:rsidR="00AF3E04">
        <w:t xml:space="preserve">nique links within each network; (ii) </w:t>
      </w:r>
      <w:r w:rsidR="00222F35">
        <w:t>absolute</w:t>
      </w:r>
      <w:r w:rsidR="00BC3315">
        <w:t xml:space="preserve"> </w:t>
      </w:r>
      <w:r w:rsidR="00AF3E04">
        <w:t xml:space="preserve">species </w:t>
      </w:r>
      <w:r w:rsidR="00BC3315">
        <w:t>g</w:t>
      </w:r>
      <w:r w:rsidR="00BC3315" w:rsidRPr="00780135">
        <w:t>eneralis</w:t>
      </w:r>
      <w:r w:rsidR="00BC3315">
        <w:t>m</w:t>
      </w:r>
      <w:r w:rsidR="00AF3E04">
        <w:t>, which is</w:t>
      </w:r>
      <w:r w:rsidR="00BC3315">
        <w:t xml:space="preserve"> the </w:t>
      </w:r>
      <w:r w:rsidR="00AF3E04">
        <w:t xml:space="preserve">total </w:t>
      </w:r>
      <w:r w:rsidR="00BC3315">
        <w:t>number of links between each pollinator species to different plant species within a network.</w:t>
      </w:r>
      <w:r w:rsidR="008C49E6">
        <w:t xml:space="preserve"> </w:t>
      </w:r>
      <w:r w:rsidR="00BC3315">
        <w:lastRenderedPageBreak/>
        <w:t xml:space="preserve">To estimate the </w:t>
      </w:r>
      <w:r w:rsidR="008C49E6">
        <w:t>proportion of links</w:t>
      </w:r>
      <w:r w:rsidR="00BC3315">
        <w:t xml:space="preserve"> and </w:t>
      </w:r>
      <w:r w:rsidR="008C49E6">
        <w:t>absolute</w:t>
      </w:r>
      <w:r w:rsidR="00BC3315">
        <w:t xml:space="preserve"> </w:t>
      </w:r>
      <w:r w:rsidR="00AF3E04">
        <w:t xml:space="preserve">species </w:t>
      </w:r>
      <w:r w:rsidR="00BC3315">
        <w:t>generalism</w:t>
      </w:r>
      <w:r w:rsidR="00BC3315" w:rsidRPr="00780135">
        <w:t xml:space="preserve"> </w:t>
      </w:r>
      <w:r w:rsidR="00BC3315">
        <w:t xml:space="preserve">for each pollinator group within each climate zone, we specified </w:t>
      </w:r>
      <w:r w:rsidR="00BC3315" w:rsidRPr="00780135">
        <w:t xml:space="preserve">Bayesian generalised linear mixed </w:t>
      </w:r>
      <w:r w:rsidR="00BC3315">
        <w:t xml:space="preserve">effects models using the </w:t>
      </w:r>
      <w:proofErr w:type="spellStart"/>
      <w:r w:rsidR="00BC3315" w:rsidRPr="00780135">
        <w:rPr>
          <w:i/>
        </w:rPr>
        <w:t>brms</w:t>
      </w:r>
      <w:proofErr w:type="spellEnd"/>
      <w:r w:rsidR="00BC3315" w:rsidRPr="00780135">
        <w:t xml:space="preserve"> </w:t>
      </w:r>
      <w:r w:rsidR="00BC3315">
        <w:t xml:space="preserve">package </w:t>
      </w:r>
      <w:r w:rsidR="00BC3315" w:rsidRPr="00780135">
        <w:t>(version 2.5.0</w:t>
      </w:r>
      <w:r>
        <w:t>)</w:t>
      </w:r>
      <w:r>
        <w:fldChar w:fldCharType="begin"/>
      </w:r>
      <w:r w:rsidR="00800A9A">
        <w:instrText xml:space="preserve"> ADDIN ZOTERO_ITEM CSL_CITATION {"citationID":"RWDoJ1yK","properties":{"formattedCitation":"\\super 37\\nosupersub{}","plainCitation":"37","noteIndex":0},"citationItems":[{"id":1713,"uris":["http://zotero.org/users/4386162/items/2WZY2G37"],"uri":["http://zotero.org/users/4386162/items/2WZY2G37"],"itemData":{"id":1713,"type":"article-journal","title":"&lt;b&gt;brms&lt;/b&gt; : An &lt;i&gt;R&lt;/i&gt; Package for Bayesian Multilevel Models Using &lt;i&gt;Stan&lt;/i&gt;","container-title":"Journal of Statistical Software","volume":"80","issue":"1","source":"Crossref","URL":"http://www.jstatsoft.org/v80/i01/","DOI":"10.18637/jss.v080.i01","ISSN":"1548-7660","shortTitle":"&lt;b&gt;brms&lt;/b&gt;","language":"en","author":[{"family":"Bürkner","given":"Paul-Christian"}],"issued":{"date-parts":[["2017"]]},"accessed":{"date-parts":[["2019",1,25]]}}}],"schema":"https://github.com/citation-style-language/schema/raw/master/csl-citation.json"} </w:instrText>
      </w:r>
      <w:r>
        <w:fldChar w:fldCharType="separate"/>
      </w:r>
      <w:r w:rsidR="00800A9A" w:rsidRPr="00800A9A">
        <w:rPr>
          <w:szCs w:val="24"/>
          <w:vertAlign w:val="superscript"/>
        </w:rPr>
        <w:t>37</w:t>
      </w:r>
      <w:r>
        <w:fldChar w:fldCharType="end"/>
      </w:r>
      <w:r w:rsidR="00BC3315">
        <w:t xml:space="preserve">. These models were fit with beta and negative binomial distributions respectively. In each model, the response variable was the proportion of links for each pollinator </w:t>
      </w:r>
      <w:r w:rsidR="00AB22E9">
        <w:t xml:space="preserve">taxonomic </w:t>
      </w:r>
      <w:r w:rsidR="00BC3315">
        <w:t>group</w:t>
      </w:r>
      <w:r w:rsidR="00AB22E9">
        <w:t xml:space="preserve"> </w:t>
      </w:r>
      <w:r w:rsidR="00BC3315">
        <w:t>or the number of species links within each network</w:t>
      </w:r>
      <w:r w:rsidR="00AB22E9">
        <w:t>. F</w:t>
      </w:r>
      <w:r w:rsidR="00BC3315">
        <w:t xml:space="preserve">ixed effects were “pollinator </w:t>
      </w:r>
      <w:r w:rsidR="00AB22E9">
        <w:t>taxa</w:t>
      </w:r>
      <w:r w:rsidR="00BC3315">
        <w:t>” (</w:t>
      </w:r>
      <w:r w:rsidR="00BC3315" w:rsidRPr="00CA5040">
        <w:t>categorical)</w:t>
      </w:r>
      <w:r w:rsidR="00BC3315" w:rsidRPr="00E10551">
        <w:t xml:space="preserve">, “climate zone” (categorical) and </w:t>
      </w:r>
      <w:r w:rsidR="000358E4">
        <w:t xml:space="preserve">the two-way “pollinator </w:t>
      </w:r>
      <w:proofErr w:type="spellStart"/>
      <w:r w:rsidR="000358E4">
        <w:t>taxa”:</w:t>
      </w:r>
      <w:r w:rsidR="00BC3315" w:rsidRPr="00E10551">
        <w:t>“climate</w:t>
      </w:r>
      <w:proofErr w:type="spellEnd"/>
      <w:r w:rsidR="00BC3315" w:rsidRPr="00E10551">
        <w:t xml:space="preserve"> zone” interaction. </w:t>
      </w:r>
      <w:r w:rsidR="00BC3315">
        <w:t>To account for differences</w:t>
      </w:r>
      <w:r w:rsidR="000358E4">
        <w:t xml:space="preserve"> in network size in the species absolute </w:t>
      </w:r>
      <w:r w:rsidR="00BC3315">
        <w:t>generalism model</w:t>
      </w:r>
      <w:r w:rsidR="001A4FE5">
        <w:t>,</w:t>
      </w:r>
      <w:r w:rsidR="00BC3315">
        <w:t xml:space="preserve"> we included an </w:t>
      </w:r>
      <w:r w:rsidR="00BC3315" w:rsidRPr="00780135">
        <w:t xml:space="preserve">offset </w:t>
      </w:r>
      <w:r w:rsidR="00BC3315">
        <w:t>term of the log-transformed total number of</w:t>
      </w:r>
      <w:r w:rsidR="00BC3315" w:rsidRPr="00780135">
        <w:t xml:space="preserve"> </w:t>
      </w:r>
      <w:r w:rsidR="00BC3315">
        <w:t xml:space="preserve">plant-pollinator </w:t>
      </w:r>
      <w:r w:rsidR="00BC3315" w:rsidRPr="00780135">
        <w:t>links</w:t>
      </w:r>
      <w:r w:rsidR="00BC3315">
        <w:t xml:space="preserve"> within each network. In both models, w</w:t>
      </w:r>
      <w:r w:rsidR="00BC3315" w:rsidRPr="00E10551">
        <w:t>e included a</w:t>
      </w:r>
      <w:r w:rsidR="00BC3315">
        <w:t xml:space="preserve"> </w:t>
      </w:r>
      <w:r w:rsidR="00BC3315" w:rsidRPr="00E10551">
        <w:t>random effect</w:t>
      </w:r>
      <w:r w:rsidR="00BC3315">
        <w:t xml:space="preserve"> of </w:t>
      </w:r>
      <w:r w:rsidR="00BC3315" w:rsidRPr="00E10551">
        <w:t>“network</w:t>
      </w:r>
      <w:r w:rsidR="00BC3315" w:rsidRPr="00BB1607">
        <w:t>”</w:t>
      </w:r>
      <w:r w:rsidR="00BC3315" w:rsidRPr="00CA5040">
        <w:t xml:space="preserve"> nested within </w:t>
      </w:r>
      <w:r w:rsidR="00BC3315" w:rsidRPr="00E10551">
        <w:t>“study</w:t>
      </w:r>
      <w:r w:rsidR="00BC3315" w:rsidRPr="00BB1607">
        <w:t>”</w:t>
      </w:r>
      <w:r w:rsidR="00BC3315">
        <w:t xml:space="preserve"> to account for the dependent data structure of multiple networks within studies</w:t>
      </w:r>
      <w:r w:rsidR="00BC3315" w:rsidRPr="00CA5040">
        <w:t>.</w:t>
      </w:r>
      <w:r w:rsidR="001A4FE5">
        <w:t xml:space="preserve"> </w:t>
      </w:r>
      <w:r w:rsidR="000358E4">
        <w:t xml:space="preserve">We re-iterated each model with absolute latitude in interaction with pollinator taxa instead of climate zone and compare their predictive power using the widely applicable information criterion (WAIC). </w:t>
      </w:r>
      <w:r w:rsidR="00B82AC7">
        <w:t xml:space="preserve">The interaction between ‘pollinator </w:t>
      </w:r>
      <w:proofErr w:type="gramStart"/>
      <w:r w:rsidR="00B82AC7">
        <w:t>taxa :</w:t>
      </w:r>
      <w:proofErr w:type="gramEnd"/>
      <w:r w:rsidR="00B82AC7">
        <w:t xml:space="preserve"> climate zone’ was the best predictor for pollinator generalism (Bayesian </w:t>
      </w:r>
      <w:r w:rsidR="00B82AC7" w:rsidRPr="0055425C">
        <w:rPr>
          <w:i/>
        </w:rPr>
        <w:t>R</w:t>
      </w:r>
      <w:r w:rsidR="00B82AC7" w:rsidRPr="0055425C">
        <w:rPr>
          <w:i/>
          <w:vertAlign w:val="superscript"/>
        </w:rPr>
        <w:t>2</w:t>
      </w:r>
      <w:r w:rsidR="00B82AC7" w:rsidRPr="0055425C">
        <w:t>:</w:t>
      </w:r>
      <w:r w:rsidR="00B82AC7">
        <w:t xml:space="preserve"> </w:t>
      </w:r>
      <w:r w:rsidR="00B82AC7" w:rsidRPr="00CE53D7">
        <w:t>0.26</w:t>
      </w:r>
      <w:r w:rsidR="00B82AC7">
        <w:t xml:space="preserve">5). </w:t>
      </w:r>
    </w:p>
    <w:p w14:paraId="3B2B8263" w14:textId="77777777" w:rsidR="007C7A45" w:rsidRDefault="007C7A45" w:rsidP="00B82AC7">
      <w:pPr>
        <w:spacing w:line="480" w:lineRule="auto"/>
      </w:pPr>
    </w:p>
    <w:p w14:paraId="4BCACACF" w14:textId="2875AC5A" w:rsidR="00BC3315" w:rsidRDefault="00BC3315" w:rsidP="000D1A18">
      <w:pPr>
        <w:spacing w:line="480" w:lineRule="auto"/>
      </w:pPr>
      <w:r>
        <w:t xml:space="preserve">Pairwise differences between climates and pollinator group for either proportion of network links or pollinator species generalism were considered significant when the 95% </w:t>
      </w:r>
      <w:r w:rsidRPr="00780135">
        <w:t>highest density intervals</w:t>
      </w:r>
      <w:r>
        <w:t xml:space="preserve"> did not overlap zero (see Supplementary </w:t>
      </w:r>
      <w:r w:rsidRPr="001A4FE5">
        <w:rPr>
          <w:highlight w:val="yellow"/>
        </w:rPr>
        <w:t>Information, Table SX</w:t>
      </w:r>
      <w:r>
        <w:t>)</w:t>
      </w:r>
      <w:r w:rsidR="00B14152">
        <w:fldChar w:fldCharType="begin"/>
      </w:r>
      <w:r w:rsidR="00800A9A">
        <w:instrText xml:space="preserve"> ADDIN ZOTERO_ITEM CSL_CITATION {"citationID":"jSkqoWlw","properties":{"formattedCitation":"\\super 38\\nosupersub{}","plainCitation":"38","noteIndex":0},"citationItems":[{"id":1714,"uris":["http://zotero.org/users/4386162/items/8X7T2W94"],"uri":["http://zotero.org/users/4386162/items/8X7T2W94"],"itemData":{"id":1714,"type":"book","title":"Doing Bayesian Data Analysis: A Tutorial with R, JAGS, and Stan","publisher":"Academic Press","number-of-pages":"772","source":"Google Books","abstract":"Doing Bayesian Data Analysis: A Tutorial with R, JAGS, and Stan, Second Edition provides an accessible approach for conducting Bayesian data analysis, as material is explained clearly with concrete examples. Included are step-by-step instructions on how to carry out Bayesian data analyses in the popular and free software R and WinBugs, as well as new programs in JAGS and Stan. The new programs are designed to be much easier to use than the scripts in the first edition. In particular, there are now compact high-level scripts that make it easy to run the programs on your own data sets. The book is divided into three parts and begins with the basics: models, probability, Bayes’ rule, and the R programming language. The discussion then moves to the fundamentals applied to inferring a binomial probability, before concluding with chapters on the generalized linear model. Topics include metric-predicted variable on one or two groups; metric-predicted variable with one metric predictor; metric-predicted variable with multiple metric predictors; metric-predicted variable with one nominal predictor; and metric-predicted variable with multiple nominal predictors. The exercises found in the text have explicit purposes and guidelines for accomplishment. This book is intended for first-year graduate students or advanced undergraduates in statistics, data analysis, psychology, cognitive science, social sciences, clinical sciences, and consumer sciences in business. Accessible, including the basics of essential concepts of probability and random samplingExamples with R programming language and JAGS softwareComprehensive coverage of all scenarios addressed by non-Bayesian textbooks: t-tests, analysis of variance (ANOVA) and comparisons in ANOVA, multiple regression, and chi-square (contingency table analysis)Coverage of experiment planningR and JAGS computer programming code on websiteExercises have explicit purposes and guidelines for accomplishmentProvides step-by-step instructions on how to conduct Bayesian data analyses in the popular and free software R and WinBugs","ISBN":"978-0-12-405916-0","note":"Google-Books-ID: FzvLAwAAQBAJ","shortTitle":"Doing Bayesian Data Analysis","language":"en","author":[{"family":"Kruschke","given":"John"}],"issued":{"date-parts":[["2014",11,11]]}}}],"schema":"https://github.com/citation-style-language/schema/raw/master/csl-citation.json"} </w:instrText>
      </w:r>
      <w:r w:rsidR="00B14152">
        <w:fldChar w:fldCharType="separate"/>
      </w:r>
      <w:r w:rsidR="00800A9A" w:rsidRPr="00800A9A">
        <w:rPr>
          <w:szCs w:val="24"/>
          <w:vertAlign w:val="superscript"/>
        </w:rPr>
        <w:t>38</w:t>
      </w:r>
      <w:r w:rsidR="00B14152">
        <w:fldChar w:fldCharType="end"/>
      </w:r>
      <w:r>
        <w:t>.</w:t>
      </w:r>
      <w:r w:rsidDel="003845A0">
        <w:t xml:space="preserve"> </w:t>
      </w:r>
      <w:r>
        <w:t>We set</w:t>
      </w:r>
      <w:r w:rsidRPr="00780135">
        <w:t xml:space="preserve"> weakly informative priors </w:t>
      </w:r>
      <w:r>
        <w:t xml:space="preserve">and </w:t>
      </w:r>
      <w:r w:rsidRPr="00780135">
        <w:t xml:space="preserve">manipulated </w:t>
      </w:r>
      <w:r>
        <w:sym w:font="Symbol" w:char="F044"/>
      </w:r>
      <w:r>
        <w:t xml:space="preserve"> </w:t>
      </w:r>
      <w:r w:rsidRPr="00780135">
        <w:t xml:space="preserve">and maximum tree depth to reduce divergent transitions. We undertook posterior predictive checks visually using </w:t>
      </w:r>
      <w:proofErr w:type="spellStart"/>
      <w:r w:rsidRPr="00780135">
        <w:rPr>
          <w:i/>
        </w:rPr>
        <w:t>bayesplot</w:t>
      </w:r>
      <w:proofErr w:type="spellEnd"/>
      <w:r w:rsidRPr="00780135">
        <w:t xml:space="preserve"> (v</w:t>
      </w:r>
      <w:r>
        <w:t>1</w:t>
      </w:r>
      <w:r w:rsidRPr="00780135">
        <w:t>.</w:t>
      </w:r>
      <w:r>
        <w:t>6</w:t>
      </w:r>
      <w:r w:rsidRPr="00780135">
        <w:t>.</w:t>
      </w:r>
      <w:r>
        <w:t>0</w:t>
      </w:r>
      <w:r w:rsidR="00B14152">
        <w:t>)</w:t>
      </w:r>
      <w:r w:rsidR="00B14152">
        <w:fldChar w:fldCharType="begin"/>
      </w:r>
      <w:r w:rsidR="00800A9A">
        <w:instrText xml:space="preserve"> ADDIN ZOTERO_ITEM CSL_CITATION {"citationID":"evoq1lpO","properties":{"formattedCitation":"\\super 39\\nosupersub{}","plainCitation":"39","noteIndex":0},"citationItems":[{"id":1716,"uris":["http://zotero.org/users/4386162/items/2JHHGWJL"],"uri":["http://zotero.org/users/4386162/items/2JHHGWJL"],"itemData":{"id":1716,"type":"article-journal","title":"bayesplot: Plotting for Bayesian models","container-title":"R package version","volume":"1","issue":"0","author":[{"family":"Gabry","given":"J."},{"family":"Mahr","given":"T."}],"issued":{"date-parts":[["2017"]]}}}],"schema":"https://github.com/citation-style-language/schema/raw/master/csl-citation.json"} </w:instrText>
      </w:r>
      <w:r w:rsidR="00B14152">
        <w:fldChar w:fldCharType="separate"/>
      </w:r>
      <w:r w:rsidR="00800A9A" w:rsidRPr="00800A9A">
        <w:rPr>
          <w:szCs w:val="24"/>
          <w:vertAlign w:val="superscript"/>
        </w:rPr>
        <w:t>39</w:t>
      </w:r>
      <w:r w:rsidR="00B14152">
        <w:fldChar w:fldCharType="end"/>
      </w:r>
      <w:r>
        <w:t xml:space="preserve"> </w:t>
      </w:r>
      <w:r w:rsidRPr="00780135">
        <w:t xml:space="preserve">and </w:t>
      </w:r>
      <w:proofErr w:type="spellStart"/>
      <w:r w:rsidRPr="003A6255">
        <w:rPr>
          <w:i/>
        </w:rPr>
        <w:t>Shinystan</w:t>
      </w:r>
      <w:proofErr w:type="spellEnd"/>
      <w:r w:rsidRPr="00780135">
        <w:t xml:space="preserve"> </w:t>
      </w:r>
      <w:r>
        <w:t>(v.2.5.0</w:t>
      </w:r>
      <w:r w:rsidR="00B14152">
        <w:t>)</w:t>
      </w:r>
      <w:r w:rsidR="00B14152">
        <w:fldChar w:fldCharType="begin"/>
      </w:r>
      <w:r w:rsidR="00800A9A">
        <w:instrText xml:space="preserve"> ADDIN ZOTERO_ITEM CSL_CITATION {"citationID":"A3bxcj98","properties":{"formattedCitation":"\\super 40\\nosupersub{}","plainCitation":"40","noteIndex":0},"citationItems":[{"id":1717,"uris":["http://zotero.org/users/4386162/items/ZF4XF6RL"],"uri":["http://zotero.org/users/4386162/items/ZF4XF6RL"],"itemData":{"id":1717,"type":"book","title":"shinystan: Interactive visual and numerical diagnostics and posterior analysis for bayesian models [Computer software manual]","author":[{"family":"Gabry","given":"J."}],"issued":{"date-parts":[["2016"]]}}}],"schema":"https://github.com/citation-style-language/schema/raw/master/csl-citation.json"} </w:instrText>
      </w:r>
      <w:r w:rsidR="00B14152">
        <w:fldChar w:fldCharType="separate"/>
      </w:r>
      <w:r w:rsidR="00800A9A" w:rsidRPr="00800A9A">
        <w:rPr>
          <w:szCs w:val="24"/>
          <w:vertAlign w:val="superscript"/>
        </w:rPr>
        <w:t>40</w:t>
      </w:r>
      <w:r w:rsidR="00B14152">
        <w:fldChar w:fldCharType="end"/>
      </w:r>
      <w:r w:rsidRPr="00780135">
        <w:t>.</w:t>
      </w:r>
      <w:r w:rsidRPr="00F9589B">
        <w:t xml:space="preserve"> </w:t>
      </w:r>
      <w:r>
        <w:t xml:space="preserve">All data analyses were undertaken in </w:t>
      </w:r>
      <w:r w:rsidRPr="00395DB7">
        <w:t>R</w:t>
      </w:r>
      <w:r>
        <w:t xml:space="preserve"> (v.3.5.1, </w:t>
      </w:r>
      <w:r w:rsidRPr="00B14152">
        <w:rPr>
          <w:highlight w:val="yellow"/>
        </w:rPr>
        <w:t>R Core Team 2018</w:t>
      </w:r>
      <w:r>
        <w:t>).</w:t>
      </w:r>
    </w:p>
    <w:p w14:paraId="43207D38" w14:textId="77777777" w:rsidR="0014789D" w:rsidRDefault="0014789D" w:rsidP="000D1A18">
      <w:pPr>
        <w:spacing w:line="480" w:lineRule="auto"/>
        <w:rPr>
          <w:b/>
        </w:rPr>
      </w:pPr>
    </w:p>
    <w:p w14:paraId="172F0F40" w14:textId="77777777" w:rsidR="0014789D" w:rsidRDefault="0014789D" w:rsidP="000D1A18">
      <w:pPr>
        <w:spacing w:line="480" w:lineRule="auto"/>
        <w:rPr>
          <w:b/>
        </w:rPr>
      </w:pPr>
    </w:p>
    <w:p w14:paraId="659A5D3C" w14:textId="5EF19B48" w:rsidR="0014789D" w:rsidRDefault="0014789D" w:rsidP="000D1A18">
      <w:pPr>
        <w:spacing w:line="480" w:lineRule="auto"/>
        <w:rPr>
          <w:b/>
        </w:rPr>
      </w:pPr>
      <w:r>
        <w:rPr>
          <w:b/>
        </w:rPr>
        <w:lastRenderedPageBreak/>
        <w:t>A</w:t>
      </w:r>
      <w:r w:rsidR="00547B12">
        <w:rPr>
          <w:b/>
        </w:rPr>
        <w:t>uthor Contributions</w:t>
      </w:r>
    </w:p>
    <w:p w14:paraId="75DEF2FE" w14:textId="5938C2C7" w:rsidR="00547B12" w:rsidRDefault="00A336DF" w:rsidP="000D1A18">
      <w:pPr>
        <w:spacing w:line="480" w:lineRule="auto"/>
      </w:pPr>
      <w:r>
        <w:t>MES conceived the idea and led the study</w:t>
      </w:r>
      <w:r w:rsidR="000358E4">
        <w:t>; LKK and</w:t>
      </w:r>
      <w:r w:rsidR="0014789D">
        <w:t xml:space="preserve"> J</w:t>
      </w:r>
      <w:r w:rsidR="000358E4">
        <w:t>S</w:t>
      </w:r>
      <w:r w:rsidR="0014789D">
        <w:t xml:space="preserve"> </w:t>
      </w:r>
      <w:r w:rsidR="00AC3639">
        <w:t>wrote the code and conducted</w:t>
      </w:r>
      <w:r w:rsidR="000358E4">
        <w:t xml:space="preserve"> data</w:t>
      </w:r>
      <w:r w:rsidR="0014789D">
        <w:t xml:space="preserve"> analysis; </w:t>
      </w:r>
      <w:r w:rsidR="00BF2DAA">
        <w:t>all authors</w:t>
      </w:r>
      <w:r w:rsidR="000358E4">
        <w:t xml:space="preserve"> collated datasets,</w:t>
      </w:r>
      <w:r w:rsidR="00BF2DAA">
        <w:t xml:space="preserve"> contributed to</w:t>
      </w:r>
      <w:r>
        <w:t xml:space="preserve"> </w:t>
      </w:r>
      <w:r w:rsidR="000358E4">
        <w:t>study d</w:t>
      </w:r>
      <w:r w:rsidR="00AC3639">
        <w:t>esign</w:t>
      </w:r>
      <w:r w:rsidR="00457ED5">
        <w:t xml:space="preserve"> and</w:t>
      </w:r>
      <w:r w:rsidR="00BF2DAA">
        <w:t xml:space="preserve"> </w:t>
      </w:r>
      <w:r w:rsidR="0014789D">
        <w:t xml:space="preserve">manuscript preparation. </w:t>
      </w:r>
    </w:p>
    <w:p w14:paraId="4B238109" w14:textId="77777777" w:rsidR="00547B12" w:rsidRDefault="00547B12" w:rsidP="000D1A18">
      <w:pPr>
        <w:spacing w:line="480" w:lineRule="auto"/>
      </w:pPr>
    </w:p>
    <w:p w14:paraId="7E193F1A" w14:textId="5FC2B195" w:rsidR="00547B12" w:rsidRPr="00547B12" w:rsidRDefault="00547B12" w:rsidP="000D1A18">
      <w:pPr>
        <w:spacing w:line="480" w:lineRule="auto"/>
        <w:rPr>
          <w:b/>
        </w:rPr>
      </w:pPr>
      <w:r w:rsidRPr="00547B12">
        <w:rPr>
          <w:b/>
        </w:rPr>
        <w:t>Acknowledgements</w:t>
      </w:r>
    </w:p>
    <w:p w14:paraId="68560D0C" w14:textId="5D368725" w:rsidR="0014789D" w:rsidRDefault="000C11D4" w:rsidP="000D1A18">
      <w:pPr>
        <w:spacing w:line="480" w:lineRule="auto"/>
      </w:pPr>
      <w:r>
        <w:t xml:space="preserve">Thank you to all authors who published network matrices openly online, or sent us matrices upon our request. </w:t>
      </w:r>
      <w:r w:rsidR="0014789D">
        <w:t xml:space="preserve">MES and JS are supported by </w:t>
      </w:r>
      <w:r w:rsidR="00547B12">
        <w:t xml:space="preserve">individual UNE Postdoctoral Fellowships; </w:t>
      </w:r>
      <w:r w:rsidR="00547B12" w:rsidRPr="007C7A45">
        <w:rPr>
          <w:highlight w:val="yellow"/>
        </w:rPr>
        <w:t>RR</w:t>
      </w:r>
      <w:r w:rsidR="000358E4" w:rsidRPr="007C7A45">
        <w:rPr>
          <w:highlight w:val="yellow"/>
        </w:rPr>
        <w:t xml:space="preserve"> is supported by ARC </w:t>
      </w:r>
      <w:proofErr w:type="spellStart"/>
      <w:r w:rsidR="000358E4" w:rsidRPr="007C7A45">
        <w:rPr>
          <w:highlight w:val="yellow"/>
        </w:rPr>
        <w:t>DExxxxx</w:t>
      </w:r>
      <w:proofErr w:type="spellEnd"/>
      <w:proofErr w:type="gramStart"/>
      <w:r w:rsidR="007C7A45" w:rsidRPr="007C7A45">
        <w:rPr>
          <w:highlight w:val="yellow"/>
        </w:rPr>
        <w:t>???</w:t>
      </w:r>
      <w:r w:rsidR="000358E4">
        <w:t>;</w:t>
      </w:r>
      <w:proofErr w:type="gramEnd"/>
      <w:r w:rsidR="000358E4" w:rsidRPr="000358E4">
        <w:t xml:space="preserve"> </w:t>
      </w:r>
      <w:r w:rsidR="000358E4">
        <w:t xml:space="preserve">LKK is supported by </w:t>
      </w:r>
      <w:r w:rsidR="000358E4">
        <w:rPr>
          <w:lang w:val="en-GB"/>
        </w:rPr>
        <w:t>an Ian Potter Foundation PhD scholarship grant and a CSIRO PhD top-up scholarship.</w:t>
      </w:r>
    </w:p>
    <w:p w14:paraId="75FACD72" w14:textId="77777777" w:rsidR="0014789D" w:rsidRDefault="0014789D" w:rsidP="000D1A18">
      <w:pPr>
        <w:spacing w:line="480" w:lineRule="auto"/>
      </w:pPr>
    </w:p>
    <w:p w14:paraId="0AA36DC9" w14:textId="77777777" w:rsidR="0014789D" w:rsidRPr="0014789D" w:rsidRDefault="0014789D" w:rsidP="000D1A18">
      <w:pPr>
        <w:spacing w:line="480" w:lineRule="auto"/>
        <w:rPr>
          <w:b/>
        </w:rPr>
      </w:pPr>
      <w:r w:rsidRPr="0014789D">
        <w:rPr>
          <w:b/>
        </w:rPr>
        <w:t>Data availability</w:t>
      </w:r>
    </w:p>
    <w:p w14:paraId="780C3D25" w14:textId="009BBC17" w:rsidR="00FB7B4C" w:rsidRDefault="0014789D" w:rsidP="000D1A18">
      <w:pPr>
        <w:spacing w:line="480" w:lineRule="auto"/>
        <w:rPr>
          <w:b/>
        </w:rPr>
      </w:pPr>
      <w:r w:rsidRPr="00E967B9">
        <w:rPr>
          <w:highlight w:val="yellow"/>
        </w:rPr>
        <w:t xml:space="preserve">All data, code and analyses are available at </w:t>
      </w:r>
      <w:hyperlink r:id="rId13" w:history="1">
        <w:r w:rsidRPr="00E967B9">
          <w:rPr>
            <w:rStyle w:val="Hyperlink"/>
            <w:highlight w:val="yellow"/>
          </w:rPr>
          <w:t>https://github.com/JoseBSL/Geonet</w:t>
        </w:r>
      </w:hyperlink>
      <w:bookmarkStart w:id="4" w:name="_GoBack"/>
      <w:bookmarkEnd w:id="4"/>
      <w:r>
        <w:t>.</w:t>
      </w:r>
      <w:r w:rsidR="00FB7B4C">
        <w:rPr>
          <w:b/>
        </w:rPr>
        <w:br w:type="page"/>
      </w:r>
    </w:p>
    <w:p w14:paraId="2919BB10" w14:textId="77777777" w:rsidR="00800A9A" w:rsidRPr="00800A9A" w:rsidRDefault="00FB7B4C" w:rsidP="00800A9A">
      <w:pPr>
        <w:pStyle w:val="Bibliography"/>
      </w:pPr>
      <w:r>
        <w:rPr>
          <w:b/>
        </w:rPr>
        <w:lastRenderedPageBreak/>
        <w:fldChar w:fldCharType="begin"/>
      </w:r>
      <w:r w:rsidR="00EF57C9">
        <w:rPr>
          <w:b/>
        </w:rPr>
        <w:instrText xml:space="preserve"> ADDIN ZOTERO_BIBL {"uncited":[],"omitted":[],"custom":[]} CSL_BIBLIOGRAPHY </w:instrText>
      </w:r>
      <w:r>
        <w:rPr>
          <w:b/>
        </w:rPr>
        <w:fldChar w:fldCharType="separate"/>
      </w:r>
      <w:r w:rsidR="00800A9A" w:rsidRPr="00800A9A">
        <w:t>1.</w:t>
      </w:r>
      <w:r w:rsidR="00800A9A" w:rsidRPr="00800A9A">
        <w:tab/>
        <w:t xml:space="preserve">Ollerton, J. Pollinator diversity: distribution, ecological function, and conservation. </w:t>
      </w:r>
      <w:r w:rsidR="00800A9A" w:rsidRPr="00800A9A">
        <w:rPr>
          <w:i/>
          <w:iCs/>
        </w:rPr>
        <w:t>Annu. Rev. Ecol. Evol. Syst.</w:t>
      </w:r>
      <w:r w:rsidR="00800A9A" w:rsidRPr="00800A9A">
        <w:t xml:space="preserve"> </w:t>
      </w:r>
      <w:r w:rsidR="00800A9A" w:rsidRPr="00800A9A">
        <w:rPr>
          <w:b/>
          <w:bCs/>
        </w:rPr>
        <w:t>48</w:t>
      </w:r>
      <w:r w:rsidR="00800A9A" w:rsidRPr="00800A9A">
        <w:t>, 353–376 (2017).</w:t>
      </w:r>
    </w:p>
    <w:p w14:paraId="5B2A2044" w14:textId="77777777" w:rsidR="00800A9A" w:rsidRPr="00800A9A" w:rsidRDefault="00800A9A" w:rsidP="00800A9A">
      <w:pPr>
        <w:pStyle w:val="Bibliography"/>
      </w:pPr>
      <w:r w:rsidRPr="00800A9A">
        <w:t>2.</w:t>
      </w:r>
      <w:r w:rsidRPr="00800A9A">
        <w:tab/>
        <w:t xml:space="preserve">Tauber, M. J. &amp; Tauber, C. A. Insect Seasonality: Diapause Maintenance, Termination, and Postdiapause Development. </w:t>
      </w:r>
      <w:r w:rsidRPr="00800A9A">
        <w:rPr>
          <w:i/>
          <w:iCs/>
        </w:rPr>
        <w:t>Annu. Rev. Entomol.</w:t>
      </w:r>
      <w:r w:rsidRPr="00800A9A">
        <w:t xml:space="preserve"> </w:t>
      </w:r>
      <w:r w:rsidRPr="00800A9A">
        <w:rPr>
          <w:b/>
          <w:bCs/>
        </w:rPr>
        <w:t>21</w:t>
      </w:r>
      <w:r w:rsidRPr="00800A9A">
        <w:t>, 81–107 (1976).</w:t>
      </w:r>
    </w:p>
    <w:p w14:paraId="7A24A72B" w14:textId="77777777" w:rsidR="00800A9A" w:rsidRPr="00800A9A" w:rsidRDefault="00800A9A" w:rsidP="00800A9A">
      <w:pPr>
        <w:pStyle w:val="Bibliography"/>
      </w:pPr>
      <w:r w:rsidRPr="00800A9A">
        <w:t>3.</w:t>
      </w:r>
      <w:r w:rsidRPr="00800A9A">
        <w:tab/>
        <w:t xml:space="preserve">Lawson, D. A. &amp; Rands, S. A. The effects of rainfall on plant–pollinator interactions. </w:t>
      </w:r>
      <w:r w:rsidRPr="00800A9A">
        <w:rPr>
          <w:i/>
          <w:iCs/>
        </w:rPr>
        <w:t>Arthropod-Plant Interact.</w:t>
      </w:r>
      <w:r w:rsidRPr="00800A9A">
        <w:t xml:space="preserve"> (2019). doi:10.1007/s11829-019-09686-z</w:t>
      </w:r>
    </w:p>
    <w:p w14:paraId="6B2E0DFC" w14:textId="77777777" w:rsidR="00800A9A" w:rsidRPr="00800A9A" w:rsidRDefault="00800A9A" w:rsidP="00800A9A">
      <w:pPr>
        <w:pStyle w:val="Bibliography"/>
      </w:pPr>
      <w:r w:rsidRPr="00800A9A">
        <w:t>4.</w:t>
      </w:r>
      <w:r w:rsidRPr="00800A9A">
        <w:tab/>
        <w:t xml:space="preserve">Rands, S. A. &amp; Whitney, H. M. Floral Temperature and Optimal Foraging: Is Heat a Feasible Floral Reward for Pollinators? </w:t>
      </w:r>
      <w:r w:rsidRPr="00800A9A">
        <w:rPr>
          <w:i/>
          <w:iCs/>
        </w:rPr>
        <w:t>PLOS ONE</w:t>
      </w:r>
      <w:r w:rsidRPr="00800A9A">
        <w:t xml:space="preserve"> </w:t>
      </w:r>
      <w:r w:rsidRPr="00800A9A">
        <w:rPr>
          <w:b/>
          <w:bCs/>
        </w:rPr>
        <w:t>3</w:t>
      </w:r>
      <w:r w:rsidRPr="00800A9A">
        <w:t>, e2007 (2008).</w:t>
      </w:r>
    </w:p>
    <w:p w14:paraId="60DB7601" w14:textId="77777777" w:rsidR="00800A9A" w:rsidRPr="00800A9A" w:rsidRDefault="00800A9A" w:rsidP="00800A9A">
      <w:pPr>
        <w:pStyle w:val="Bibliography"/>
      </w:pPr>
      <w:r w:rsidRPr="00800A9A">
        <w:t>5.</w:t>
      </w:r>
      <w:r w:rsidRPr="00800A9A">
        <w:tab/>
        <w:t xml:space="preserve">Sapir, Y., Shmida, A. &amp; Ne’eman, G. Morning floral heat as a reward to the pollinators of the Oncocyclus irises. </w:t>
      </w:r>
      <w:r w:rsidRPr="00800A9A">
        <w:rPr>
          <w:i/>
          <w:iCs/>
        </w:rPr>
        <w:t>Oecologia</w:t>
      </w:r>
      <w:r w:rsidRPr="00800A9A">
        <w:t xml:space="preserve"> </w:t>
      </w:r>
      <w:r w:rsidRPr="00800A9A">
        <w:rPr>
          <w:b/>
          <w:bCs/>
        </w:rPr>
        <w:t>147</w:t>
      </w:r>
      <w:r w:rsidRPr="00800A9A">
        <w:t>, 53–59 (2006).</w:t>
      </w:r>
    </w:p>
    <w:p w14:paraId="5E4AEF22" w14:textId="77777777" w:rsidR="00800A9A" w:rsidRPr="00800A9A" w:rsidRDefault="00800A9A" w:rsidP="00800A9A">
      <w:pPr>
        <w:pStyle w:val="Bibliography"/>
      </w:pPr>
      <w:r w:rsidRPr="00800A9A">
        <w:t>6.</w:t>
      </w:r>
      <w:r w:rsidRPr="00800A9A">
        <w:tab/>
        <w:t xml:space="preserve">Tiusanen, M., Hebert, P. D. N., Schmidt, N. M. &amp; Roslin, T. One fly to rule them all-muscid flies are the key pollinators in the Arctic. </w:t>
      </w:r>
      <w:r w:rsidRPr="00800A9A">
        <w:rPr>
          <w:i/>
          <w:iCs/>
        </w:rPr>
        <w:t>Proc. Biol. Sci.</w:t>
      </w:r>
      <w:r w:rsidRPr="00800A9A">
        <w:t xml:space="preserve"> </w:t>
      </w:r>
      <w:r w:rsidRPr="00800A9A">
        <w:rPr>
          <w:b/>
          <w:bCs/>
        </w:rPr>
        <w:t>283</w:t>
      </w:r>
      <w:r w:rsidRPr="00800A9A">
        <w:t>, (2016).</w:t>
      </w:r>
    </w:p>
    <w:p w14:paraId="7BC4E555" w14:textId="77777777" w:rsidR="00800A9A" w:rsidRPr="00800A9A" w:rsidRDefault="00800A9A" w:rsidP="00800A9A">
      <w:pPr>
        <w:pStyle w:val="Bibliography"/>
      </w:pPr>
      <w:r w:rsidRPr="00800A9A">
        <w:t>7.</w:t>
      </w:r>
      <w:r w:rsidRPr="00800A9A">
        <w:tab/>
        <w:t xml:space="preserve">Elberling, H. &amp; Olesen, J. M. The structure of a high latitude plant-flower visitor system: the dominance of flies. </w:t>
      </w:r>
      <w:r w:rsidRPr="00800A9A">
        <w:rPr>
          <w:i/>
          <w:iCs/>
        </w:rPr>
        <w:t>Ecography</w:t>
      </w:r>
      <w:r w:rsidRPr="00800A9A">
        <w:t xml:space="preserve"> </w:t>
      </w:r>
      <w:r w:rsidRPr="00800A9A">
        <w:rPr>
          <w:b/>
          <w:bCs/>
        </w:rPr>
        <w:t>22</w:t>
      </w:r>
      <w:r w:rsidRPr="00800A9A">
        <w:t>, 314–323 (1999).</w:t>
      </w:r>
    </w:p>
    <w:p w14:paraId="4B9EE2FE" w14:textId="77777777" w:rsidR="00800A9A" w:rsidRPr="00800A9A" w:rsidRDefault="00800A9A" w:rsidP="00800A9A">
      <w:pPr>
        <w:pStyle w:val="Bibliography"/>
      </w:pPr>
      <w:r w:rsidRPr="00800A9A">
        <w:t>8.</w:t>
      </w:r>
      <w:r w:rsidRPr="00800A9A">
        <w:tab/>
        <w:t xml:space="preserve">González, A. M. M. </w:t>
      </w:r>
      <w:r w:rsidRPr="00800A9A">
        <w:rPr>
          <w:i/>
          <w:iCs/>
        </w:rPr>
        <w:t>et al.</w:t>
      </w:r>
      <w:r w:rsidRPr="00800A9A">
        <w:t xml:space="preserve"> Effects of climate on pollination networks in the West Indies. </w:t>
      </w:r>
      <w:r w:rsidRPr="00800A9A">
        <w:rPr>
          <w:i/>
          <w:iCs/>
        </w:rPr>
        <w:t>J. Trop. Ecol.</w:t>
      </w:r>
      <w:r w:rsidRPr="00800A9A">
        <w:t xml:space="preserve"> </w:t>
      </w:r>
      <w:r w:rsidRPr="00800A9A">
        <w:rPr>
          <w:b/>
          <w:bCs/>
        </w:rPr>
        <w:t>25</w:t>
      </w:r>
      <w:r w:rsidRPr="00800A9A">
        <w:t>, 493–506 (2009).</w:t>
      </w:r>
    </w:p>
    <w:p w14:paraId="29770085" w14:textId="77777777" w:rsidR="00800A9A" w:rsidRPr="00800A9A" w:rsidRDefault="00800A9A" w:rsidP="00800A9A">
      <w:pPr>
        <w:pStyle w:val="Bibliography"/>
      </w:pPr>
      <w:r w:rsidRPr="00800A9A">
        <w:t>9.</w:t>
      </w:r>
      <w:r w:rsidRPr="00800A9A">
        <w:tab/>
        <w:t xml:space="preserve">Michener, C. D. Biogeography of the Bees. </w:t>
      </w:r>
      <w:r w:rsidRPr="00800A9A">
        <w:rPr>
          <w:i/>
          <w:iCs/>
        </w:rPr>
        <w:t>Ann. Mo. Bot. Gard.</w:t>
      </w:r>
      <w:r w:rsidRPr="00800A9A">
        <w:t xml:space="preserve"> </w:t>
      </w:r>
      <w:r w:rsidRPr="00800A9A">
        <w:rPr>
          <w:b/>
          <w:bCs/>
        </w:rPr>
        <w:t>66</w:t>
      </w:r>
      <w:r w:rsidRPr="00800A9A">
        <w:t>, 277–347 (1979).</w:t>
      </w:r>
    </w:p>
    <w:p w14:paraId="555BA46A" w14:textId="77777777" w:rsidR="00800A9A" w:rsidRPr="00800A9A" w:rsidRDefault="00800A9A" w:rsidP="00800A9A">
      <w:pPr>
        <w:pStyle w:val="Bibliography"/>
      </w:pPr>
      <w:r w:rsidRPr="00800A9A">
        <w:t>10.</w:t>
      </w:r>
      <w:r w:rsidRPr="00800A9A">
        <w:tab/>
        <w:t xml:space="preserve">Rader, R., Reilly, J., Bartomeus, I. &amp; Winfree, R. Native bees buffer the negative impact of climate warming on honey bee pollination of watermelon crops. </w:t>
      </w:r>
      <w:r w:rsidRPr="00800A9A">
        <w:rPr>
          <w:i/>
          <w:iCs/>
        </w:rPr>
        <w:t>Glob. Change Biol.</w:t>
      </w:r>
      <w:r w:rsidRPr="00800A9A">
        <w:t xml:space="preserve"> </w:t>
      </w:r>
      <w:r w:rsidRPr="00800A9A">
        <w:rPr>
          <w:b/>
          <w:bCs/>
        </w:rPr>
        <w:t>19</w:t>
      </w:r>
      <w:r w:rsidRPr="00800A9A">
        <w:t>, 3103–3110 (2013).</w:t>
      </w:r>
    </w:p>
    <w:p w14:paraId="37BF55E4" w14:textId="77777777" w:rsidR="00800A9A" w:rsidRPr="00800A9A" w:rsidRDefault="00800A9A" w:rsidP="00800A9A">
      <w:pPr>
        <w:pStyle w:val="Bibliography"/>
      </w:pPr>
      <w:r w:rsidRPr="00800A9A">
        <w:t>11.</w:t>
      </w:r>
      <w:r w:rsidRPr="00800A9A">
        <w:tab/>
        <w:t xml:space="preserve">Bartomeus, I. </w:t>
      </w:r>
      <w:r w:rsidRPr="00800A9A">
        <w:rPr>
          <w:i/>
          <w:iCs/>
        </w:rPr>
        <w:t>et al.</w:t>
      </w:r>
      <w:r w:rsidRPr="00800A9A">
        <w:t xml:space="preserve"> Biodiversity ensures plant-pollinator phenological synchrony against climate change. </w:t>
      </w:r>
      <w:r w:rsidRPr="00800A9A">
        <w:rPr>
          <w:i/>
          <w:iCs/>
        </w:rPr>
        <w:t>Ecol. Lett.</w:t>
      </w:r>
      <w:r w:rsidRPr="00800A9A">
        <w:t xml:space="preserve"> </w:t>
      </w:r>
      <w:r w:rsidRPr="00800A9A">
        <w:rPr>
          <w:b/>
          <w:bCs/>
        </w:rPr>
        <w:t>16</w:t>
      </w:r>
      <w:r w:rsidRPr="00800A9A">
        <w:t>, 1331–1338 (2013).</w:t>
      </w:r>
    </w:p>
    <w:p w14:paraId="424EEE6F" w14:textId="77777777" w:rsidR="00800A9A" w:rsidRPr="00800A9A" w:rsidRDefault="00800A9A" w:rsidP="00800A9A">
      <w:pPr>
        <w:pStyle w:val="Bibliography"/>
      </w:pPr>
      <w:r w:rsidRPr="00800A9A">
        <w:t>12.</w:t>
      </w:r>
      <w:r w:rsidRPr="00800A9A">
        <w:tab/>
        <w:t xml:space="preserve">Knight, T. M. </w:t>
      </w:r>
      <w:r w:rsidRPr="00800A9A">
        <w:rPr>
          <w:i/>
          <w:iCs/>
        </w:rPr>
        <w:t>et al.</w:t>
      </w:r>
      <w:r w:rsidRPr="00800A9A">
        <w:t xml:space="preserve"> Reflections on, and visions for, the changing field of pollination ecology. </w:t>
      </w:r>
      <w:r w:rsidRPr="00800A9A">
        <w:rPr>
          <w:i/>
          <w:iCs/>
        </w:rPr>
        <w:t>Ecol. Lett.</w:t>
      </w:r>
      <w:r w:rsidRPr="00800A9A">
        <w:t xml:space="preserve"> </w:t>
      </w:r>
      <w:r w:rsidRPr="00800A9A">
        <w:rPr>
          <w:b/>
          <w:bCs/>
        </w:rPr>
        <w:t>21</w:t>
      </w:r>
      <w:r w:rsidRPr="00800A9A">
        <w:t>, 1282–1295 (2018).</w:t>
      </w:r>
    </w:p>
    <w:p w14:paraId="691DF3A9" w14:textId="77777777" w:rsidR="00800A9A" w:rsidRPr="00800A9A" w:rsidRDefault="00800A9A" w:rsidP="00800A9A">
      <w:pPr>
        <w:pStyle w:val="Bibliography"/>
      </w:pPr>
      <w:r w:rsidRPr="00800A9A">
        <w:lastRenderedPageBreak/>
        <w:t>13.</w:t>
      </w:r>
      <w:r w:rsidRPr="00800A9A">
        <w:tab/>
        <w:t xml:space="preserve">Mayer, C. </w:t>
      </w:r>
      <w:r w:rsidRPr="00800A9A">
        <w:rPr>
          <w:i/>
          <w:iCs/>
        </w:rPr>
        <w:t>et al.</w:t>
      </w:r>
      <w:r w:rsidRPr="00800A9A">
        <w:t xml:space="preserve"> Pollination ecology in the 21st Century: Key questions for future research. </w:t>
      </w:r>
      <w:r w:rsidRPr="00800A9A">
        <w:rPr>
          <w:i/>
          <w:iCs/>
        </w:rPr>
        <w:t>J. Pollinat. Ecol.</w:t>
      </w:r>
      <w:r w:rsidRPr="00800A9A">
        <w:t xml:space="preserve"> </w:t>
      </w:r>
      <w:r w:rsidRPr="00800A9A">
        <w:rPr>
          <w:b/>
          <w:bCs/>
        </w:rPr>
        <w:t>3</w:t>
      </w:r>
      <w:r w:rsidRPr="00800A9A">
        <w:t>, 8–23 (2011).</w:t>
      </w:r>
    </w:p>
    <w:p w14:paraId="3D198458" w14:textId="77777777" w:rsidR="00800A9A" w:rsidRPr="00800A9A" w:rsidRDefault="00800A9A" w:rsidP="00800A9A">
      <w:pPr>
        <w:pStyle w:val="Bibliography"/>
      </w:pPr>
      <w:r w:rsidRPr="00800A9A">
        <w:t>14.</w:t>
      </w:r>
      <w:r w:rsidRPr="00800A9A">
        <w:tab/>
        <w:t xml:space="preserve">Petanidou, T. </w:t>
      </w:r>
      <w:r w:rsidRPr="00800A9A">
        <w:rPr>
          <w:i/>
          <w:iCs/>
        </w:rPr>
        <w:t>et al.</w:t>
      </w:r>
      <w:r w:rsidRPr="00800A9A">
        <w:t xml:space="preserve"> Climate drives plant-pollinator interactions even along small-scale climate gradients: the case of the Aegean. </w:t>
      </w:r>
      <w:r w:rsidRPr="00800A9A">
        <w:rPr>
          <w:i/>
          <w:iCs/>
        </w:rPr>
        <w:t>Plant Biol.</w:t>
      </w:r>
      <w:r w:rsidRPr="00800A9A">
        <w:t xml:space="preserve"> </w:t>
      </w:r>
      <w:r w:rsidRPr="00800A9A">
        <w:rPr>
          <w:b/>
          <w:bCs/>
        </w:rPr>
        <w:t>20 Suppl 1</w:t>
      </w:r>
      <w:r w:rsidRPr="00800A9A">
        <w:t>, 176–183 (2018).</w:t>
      </w:r>
    </w:p>
    <w:p w14:paraId="16F6F7AB" w14:textId="77777777" w:rsidR="00800A9A" w:rsidRPr="00800A9A" w:rsidRDefault="00800A9A" w:rsidP="00800A9A">
      <w:pPr>
        <w:pStyle w:val="Bibliography"/>
      </w:pPr>
      <w:r w:rsidRPr="00800A9A">
        <w:t>15.</w:t>
      </w:r>
      <w:r w:rsidRPr="00800A9A">
        <w:tab/>
        <w:t xml:space="preserve">Memmott, J., Craze, P. G., Waser, N. M. &amp; Price, M. V. Global warming and the disruption of plant-pollinator interactions. </w:t>
      </w:r>
      <w:r w:rsidRPr="00800A9A">
        <w:rPr>
          <w:i/>
          <w:iCs/>
        </w:rPr>
        <w:t>Ecol. Lett.</w:t>
      </w:r>
      <w:r w:rsidRPr="00800A9A">
        <w:t xml:space="preserve"> </w:t>
      </w:r>
      <w:r w:rsidRPr="00800A9A">
        <w:rPr>
          <w:b/>
          <w:bCs/>
        </w:rPr>
        <w:t>10</w:t>
      </w:r>
      <w:r w:rsidRPr="00800A9A">
        <w:t>, 710–717 (2007).</w:t>
      </w:r>
    </w:p>
    <w:p w14:paraId="1B880A7A" w14:textId="77777777" w:rsidR="00800A9A" w:rsidRPr="00800A9A" w:rsidRDefault="00800A9A" w:rsidP="00800A9A">
      <w:pPr>
        <w:pStyle w:val="Bibliography"/>
      </w:pPr>
      <w:r w:rsidRPr="00800A9A">
        <w:t>16.</w:t>
      </w:r>
      <w:r w:rsidRPr="00800A9A">
        <w:tab/>
        <w:t xml:space="preserve">Hegland, S. J., Nielsen, A., Lázaro, A., Bjerknes, A.-L. &amp; Totland, Ø. How does climate warming affect plant-pollinator interactions? </w:t>
      </w:r>
      <w:r w:rsidRPr="00800A9A">
        <w:rPr>
          <w:i/>
          <w:iCs/>
        </w:rPr>
        <w:t>Ecol. Lett.</w:t>
      </w:r>
      <w:r w:rsidRPr="00800A9A">
        <w:t xml:space="preserve"> </w:t>
      </w:r>
      <w:r w:rsidRPr="00800A9A">
        <w:rPr>
          <w:b/>
          <w:bCs/>
        </w:rPr>
        <w:t>12</w:t>
      </w:r>
      <w:r w:rsidRPr="00800A9A">
        <w:t>, 184–195 (2009).</w:t>
      </w:r>
    </w:p>
    <w:p w14:paraId="4D06BC5E" w14:textId="77777777" w:rsidR="00800A9A" w:rsidRPr="00800A9A" w:rsidRDefault="00800A9A" w:rsidP="00800A9A">
      <w:pPr>
        <w:pStyle w:val="Bibliography"/>
      </w:pPr>
      <w:r w:rsidRPr="00800A9A">
        <w:t>17.</w:t>
      </w:r>
      <w:r w:rsidRPr="00800A9A">
        <w:tab/>
        <w:t xml:space="preserve">Traveset, A. </w:t>
      </w:r>
      <w:r w:rsidRPr="00800A9A">
        <w:rPr>
          <w:i/>
          <w:iCs/>
        </w:rPr>
        <w:t>et al.</w:t>
      </w:r>
      <w:r w:rsidRPr="00800A9A">
        <w:t xml:space="preserve"> Global patterns of mainland and insular pollination networks. </w:t>
      </w:r>
      <w:r w:rsidRPr="00800A9A">
        <w:rPr>
          <w:i/>
          <w:iCs/>
        </w:rPr>
        <w:t>Glob. Ecol. Biogeogr.</w:t>
      </w:r>
      <w:r w:rsidRPr="00800A9A">
        <w:t xml:space="preserve"> </w:t>
      </w:r>
      <w:r w:rsidRPr="00800A9A">
        <w:rPr>
          <w:b/>
          <w:bCs/>
        </w:rPr>
        <w:t>25</w:t>
      </w:r>
      <w:r w:rsidRPr="00800A9A">
        <w:t>, 880–890 (2016).</w:t>
      </w:r>
    </w:p>
    <w:p w14:paraId="16753805" w14:textId="77777777" w:rsidR="00800A9A" w:rsidRPr="00800A9A" w:rsidRDefault="00800A9A" w:rsidP="00800A9A">
      <w:pPr>
        <w:pStyle w:val="Bibliography"/>
      </w:pPr>
      <w:r w:rsidRPr="00800A9A">
        <w:t>18.</w:t>
      </w:r>
      <w:r w:rsidRPr="00800A9A">
        <w:tab/>
        <w:t xml:space="preserve">Olesen, J. M. &amp; Jordano, P. GEOGRAPHIC PATTERNS IN PLANT–POLLINATOR MUTUALISTIC NETWORKS. </w:t>
      </w:r>
      <w:r w:rsidRPr="00800A9A">
        <w:rPr>
          <w:i/>
          <w:iCs/>
        </w:rPr>
        <w:t>Ecology</w:t>
      </w:r>
      <w:r w:rsidRPr="00800A9A">
        <w:t xml:space="preserve"> (2002).</w:t>
      </w:r>
    </w:p>
    <w:p w14:paraId="29F2D170" w14:textId="77777777" w:rsidR="00800A9A" w:rsidRPr="00800A9A" w:rsidRDefault="00800A9A" w:rsidP="00800A9A">
      <w:pPr>
        <w:pStyle w:val="Bibliography"/>
      </w:pPr>
      <w:r w:rsidRPr="00800A9A">
        <w:t>19.</w:t>
      </w:r>
      <w:r w:rsidRPr="00800A9A">
        <w:tab/>
        <w:t xml:space="preserve">Trøjelsgaard, K. &amp; Olesen, J. M. Macroecology of pollination networks. </w:t>
      </w:r>
      <w:r w:rsidRPr="00800A9A">
        <w:rPr>
          <w:i/>
          <w:iCs/>
        </w:rPr>
        <w:t>Glob. Ecol. Biogeogr.</w:t>
      </w:r>
      <w:r w:rsidRPr="00800A9A">
        <w:t xml:space="preserve"> </w:t>
      </w:r>
      <w:r w:rsidRPr="00800A9A">
        <w:rPr>
          <w:b/>
          <w:bCs/>
        </w:rPr>
        <w:t>22</w:t>
      </w:r>
      <w:r w:rsidRPr="00800A9A">
        <w:t>, 149–162 (2013).</w:t>
      </w:r>
    </w:p>
    <w:p w14:paraId="63598350" w14:textId="77777777" w:rsidR="00800A9A" w:rsidRPr="00800A9A" w:rsidRDefault="00800A9A" w:rsidP="00800A9A">
      <w:pPr>
        <w:pStyle w:val="Bibliography"/>
      </w:pPr>
      <w:r w:rsidRPr="00800A9A">
        <w:t>20.</w:t>
      </w:r>
      <w:r w:rsidRPr="00800A9A">
        <w:tab/>
        <w:t xml:space="preserve">Schleuning, M. </w:t>
      </w:r>
      <w:r w:rsidRPr="00800A9A">
        <w:rPr>
          <w:i/>
          <w:iCs/>
        </w:rPr>
        <w:t>et al.</w:t>
      </w:r>
      <w:r w:rsidRPr="00800A9A">
        <w:t xml:space="preserve"> Specialization of mutualistic interaction networks decreases toward tropical latitudes. </w:t>
      </w:r>
      <w:r w:rsidRPr="00800A9A">
        <w:rPr>
          <w:i/>
          <w:iCs/>
        </w:rPr>
        <w:t>Curr. Biol.</w:t>
      </w:r>
      <w:r w:rsidRPr="00800A9A">
        <w:t xml:space="preserve"> </w:t>
      </w:r>
      <w:r w:rsidRPr="00800A9A">
        <w:rPr>
          <w:b/>
          <w:bCs/>
        </w:rPr>
        <w:t>22</w:t>
      </w:r>
      <w:r w:rsidRPr="00800A9A">
        <w:t>, 1925–1931 (2012).</w:t>
      </w:r>
    </w:p>
    <w:p w14:paraId="7C0F74CB" w14:textId="77777777" w:rsidR="00800A9A" w:rsidRPr="00800A9A" w:rsidRDefault="00800A9A" w:rsidP="00800A9A">
      <w:pPr>
        <w:pStyle w:val="Bibliography"/>
      </w:pPr>
      <w:r w:rsidRPr="00800A9A">
        <w:t>21.</w:t>
      </w:r>
      <w:r w:rsidRPr="00800A9A">
        <w:tab/>
        <w:t xml:space="preserve">Ollerton, J. &amp; Cranmer, L. Latitudinal trends in plant-pollinator interactions: are tropical plants more specialised? </w:t>
      </w:r>
      <w:r w:rsidRPr="00800A9A">
        <w:rPr>
          <w:i/>
          <w:iCs/>
        </w:rPr>
        <w:t>Oikos</w:t>
      </w:r>
      <w:r w:rsidRPr="00800A9A">
        <w:t xml:space="preserve"> </w:t>
      </w:r>
      <w:r w:rsidRPr="00800A9A">
        <w:rPr>
          <w:b/>
          <w:bCs/>
        </w:rPr>
        <w:t>98</w:t>
      </w:r>
      <w:r w:rsidRPr="00800A9A">
        <w:t>, 340–350 (2002).</w:t>
      </w:r>
    </w:p>
    <w:p w14:paraId="78007CB0" w14:textId="77777777" w:rsidR="00800A9A" w:rsidRPr="00800A9A" w:rsidRDefault="00800A9A" w:rsidP="00800A9A">
      <w:pPr>
        <w:pStyle w:val="Bibliography"/>
      </w:pPr>
      <w:r w:rsidRPr="00800A9A">
        <w:t>22.</w:t>
      </w:r>
      <w:r w:rsidRPr="00800A9A">
        <w:tab/>
        <w:t xml:space="preserve">Moles, A. T. &amp; Ollerton, J. Is the notion that species interactions are stronger and more specialized in the tropics a zombie idea? </w:t>
      </w:r>
      <w:r w:rsidRPr="00800A9A">
        <w:rPr>
          <w:i/>
          <w:iCs/>
        </w:rPr>
        <w:t>Biotropica</w:t>
      </w:r>
      <w:r w:rsidRPr="00800A9A">
        <w:t xml:space="preserve"> </w:t>
      </w:r>
      <w:r w:rsidRPr="00800A9A">
        <w:rPr>
          <w:b/>
          <w:bCs/>
        </w:rPr>
        <w:t>48</w:t>
      </w:r>
      <w:r w:rsidRPr="00800A9A">
        <w:t>, 141–145 (2016).</w:t>
      </w:r>
    </w:p>
    <w:p w14:paraId="45BC7056" w14:textId="77777777" w:rsidR="00800A9A" w:rsidRPr="00800A9A" w:rsidRDefault="00800A9A" w:rsidP="00800A9A">
      <w:pPr>
        <w:pStyle w:val="Bibliography"/>
      </w:pPr>
      <w:r w:rsidRPr="00800A9A">
        <w:t>23.</w:t>
      </w:r>
      <w:r w:rsidRPr="00800A9A">
        <w:tab/>
        <w:t xml:space="preserve">Ssymank, A., Kearns, C. A., Pape, T. &amp; Thompson, F. C. Pollinating Flies (Diptera): A major contribution to plant diversity and agricultural production. </w:t>
      </w:r>
      <w:r w:rsidRPr="00800A9A">
        <w:rPr>
          <w:i/>
          <w:iCs/>
        </w:rPr>
        <w:t>Biodiversity</w:t>
      </w:r>
      <w:r w:rsidRPr="00800A9A">
        <w:t xml:space="preserve"> </w:t>
      </w:r>
      <w:r w:rsidRPr="00800A9A">
        <w:rPr>
          <w:b/>
          <w:bCs/>
        </w:rPr>
        <w:t>9</w:t>
      </w:r>
      <w:r w:rsidRPr="00800A9A">
        <w:t>, 86–89 (2008).</w:t>
      </w:r>
    </w:p>
    <w:p w14:paraId="692E6B95" w14:textId="77777777" w:rsidR="00800A9A" w:rsidRPr="00800A9A" w:rsidRDefault="00800A9A" w:rsidP="00800A9A">
      <w:pPr>
        <w:pStyle w:val="Bibliography"/>
      </w:pPr>
      <w:r w:rsidRPr="00800A9A">
        <w:t>24.</w:t>
      </w:r>
      <w:r w:rsidRPr="00800A9A">
        <w:tab/>
        <w:t xml:space="preserve">Tylianakis, J. M. &amp; Morris, R. J. Ecological networks across environmental gradients. </w:t>
      </w:r>
      <w:r w:rsidRPr="00800A9A">
        <w:rPr>
          <w:i/>
          <w:iCs/>
        </w:rPr>
        <w:t>Annu. Rev. Ecol. Evol. Syst.</w:t>
      </w:r>
      <w:r w:rsidRPr="00800A9A">
        <w:t xml:space="preserve"> </w:t>
      </w:r>
      <w:r w:rsidRPr="00800A9A">
        <w:rPr>
          <w:b/>
          <w:bCs/>
        </w:rPr>
        <w:t>48</w:t>
      </w:r>
      <w:r w:rsidRPr="00800A9A">
        <w:t>, 25–48 (2017).</w:t>
      </w:r>
    </w:p>
    <w:p w14:paraId="34E212E3" w14:textId="77777777" w:rsidR="00800A9A" w:rsidRPr="00800A9A" w:rsidRDefault="00800A9A" w:rsidP="00800A9A">
      <w:pPr>
        <w:pStyle w:val="Bibliography"/>
      </w:pPr>
      <w:r w:rsidRPr="00800A9A">
        <w:lastRenderedPageBreak/>
        <w:t>25.</w:t>
      </w:r>
      <w:r w:rsidRPr="00800A9A">
        <w:tab/>
        <w:t xml:space="preserve">Wardhaugh, C. W. How many species of arthropods visit flowers? </w:t>
      </w:r>
      <w:r w:rsidRPr="00800A9A">
        <w:rPr>
          <w:i/>
          <w:iCs/>
        </w:rPr>
        <w:t>Arthropod-Plant Interact.</w:t>
      </w:r>
      <w:r w:rsidRPr="00800A9A">
        <w:t xml:space="preserve"> </w:t>
      </w:r>
      <w:r w:rsidRPr="00800A9A">
        <w:rPr>
          <w:b/>
          <w:bCs/>
        </w:rPr>
        <w:t>9</w:t>
      </w:r>
      <w:r w:rsidRPr="00800A9A">
        <w:t>, 547–565 (2015).</w:t>
      </w:r>
    </w:p>
    <w:p w14:paraId="5FFB6D8C" w14:textId="77777777" w:rsidR="00800A9A" w:rsidRPr="00800A9A" w:rsidRDefault="00800A9A" w:rsidP="00800A9A">
      <w:pPr>
        <w:pStyle w:val="Bibliography"/>
      </w:pPr>
      <w:r w:rsidRPr="00800A9A">
        <w:t>26.</w:t>
      </w:r>
      <w:r w:rsidRPr="00800A9A">
        <w:tab/>
        <w:t xml:space="preserve">Willcox, B. K., Aizen, M. A., Cunningham, S. A., Mayfield, M. M. &amp; Rader, R. Deconstructing pollinator community effectiveness. </w:t>
      </w:r>
      <w:r w:rsidRPr="00800A9A">
        <w:rPr>
          <w:i/>
          <w:iCs/>
        </w:rPr>
        <w:t>Curr. Opin. Insect Sci.</w:t>
      </w:r>
      <w:r w:rsidRPr="00800A9A">
        <w:t xml:space="preserve"> </w:t>
      </w:r>
      <w:r w:rsidRPr="00800A9A">
        <w:rPr>
          <w:b/>
          <w:bCs/>
        </w:rPr>
        <w:t>21</w:t>
      </w:r>
      <w:r w:rsidRPr="00800A9A">
        <w:t>, 98–104 (2017).</w:t>
      </w:r>
    </w:p>
    <w:p w14:paraId="4BA680F4" w14:textId="77777777" w:rsidR="00800A9A" w:rsidRPr="00800A9A" w:rsidRDefault="00800A9A" w:rsidP="00800A9A">
      <w:pPr>
        <w:pStyle w:val="Bibliography"/>
      </w:pPr>
      <w:r w:rsidRPr="00800A9A">
        <w:t>27.</w:t>
      </w:r>
      <w:r w:rsidRPr="00800A9A">
        <w:tab/>
        <w:t xml:space="preserve">Cirtwill, A. R., Roslin, T., Rasmussen, C., Olesen, J. M. &amp; Stouffer, D. B. Between-year changes in community composition shape species’ roles in an Arctic plant–pollinator network. </w:t>
      </w:r>
      <w:r w:rsidRPr="00800A9A">
        <w:rPr>
          <w:i/>
          <w:iCs/>
        </w:rPr>
        <w:t>Oikos</w:t>
      </w:r>
      <w:r w:rsidRPr="00800A9A">
        <w:t xml:space="preserve"> </w:t>
      </w:r>
      <w:r w:rsidRPr="00800A9A">
        <w:rPr>
          <w:b/>
          <w:bCs/>
        </w:rPr>
        <w:t>127</w:t>
      </w:r>
      <w:r w:rsidRPr="00800A9A">
        <w:t>, 1163–1176 (2018).</w:t>
      </w:r>
    </w:p>
    <w:p w14:paraId="4DADFC76" w14:textId="77777777" w:rsidR="00800A9A" w:rsidRPr="00800A9A" w:rsidRDefault="00800A9A" w:rsidP="00800A9A">
      <w:pPr>
        <w:pStyle w:val="Bibliography"/>
      </w:pPr>
      <w:r w:rsidRPr="00800A9A">
        <w:t>28.</w:t>
      </w:r>
      <w:r w:rsidRPr="00800A9A">
        <w:tab/>
        <w:t xml:space="preserve">Beck, H. E. </w:t>
      </w:r>
      <w:r w:rsidRPr="00800A9A">
        <w:rPr>
          <w:i/>
          <w:iCs/>
        </w:rPr>
        <w:t>et al.</w:t>
      </w:r>
      <w:r w:rsidRPr="00800A9A">
        <w:t xml:space="preserve"> Present and future Köppen-Geiger climate classification maps at 1-km resolution. </w:t>
      </w:r>
      <w:r w:rsidRPr="00800A9A">
        <w:rPr>
          <w:i/>
          <w:iCs/>
        </w:rPr>
        <w:t>Sci. Data</w:t>
      </w:r>
      <w:r w:rsidRPr="00800A9A">
        <w:t xml:space="preserve"> </w:t>
      </w:r>
      <w:r w:rsidRPr="00800A9A">
        <w:rPr>
          <w:b/>
          <w:bCs/>
        </w:rPr>
        <w:t>5</w:t>
      </w:r>
      <w:r w:rsidRPr="00800A9A">
        <w:t>, 180214 (2018).</w:t>
      </w:r>
    </w:p>
    <w:p w14:paraId="26BB2352" w14:textId="77777777" w:rsidR="00800A9A" w:rsidRPr="00800A9A" w:rsidRDefault="00800A9A" w:rsidP="00800A9A">
      <w:pPr>
        <w:pStyle w:val="Bibliography"/>
      </w:pPr>
      <w:r w:rsidRPr="00800A9A">
        <w:t>29.</w:t>
      </w:r>
      <w:r w:rsidRPr="00800A9A">
        <w:tab/>
        <w:t xml:space="preserve">Tylianakis, J. M., Didham, R. K., Bascompte, J. &amp; Wardle, D. A. Global change and species interactions in terrestrial ecosystems. </w:t>
      </w:r>
      <w:r w:rsidRPr="00800A9A">
        <w:rPr>
          <w:i/>
          <w:iCs/>
        </w:rPr>
        <w:t>Ecol. Lett.</w:t>
      </w:r>
      <w:r w:rsidRPr="00800A9A">
        <w:t xml:space="preserve"> </w:t>
      </w:r>
      <w:r w:rsidRPr="00800A9A">
        <w:rPr>
          <w:b/>
          <w:bCs/>
        </w:rPr>
        <w:t>11</w:t>
      </w:r>
      <w:r w:rsidRPr="00800A9A">
        <w:t>, 1351–1363 (2008).</w:t>
      </w:r>
    </w:p>
    <w:p w14:paraId="7446BC34" w14:textId="77777777" w:rsidR="00800A9A" w:rsidRPr="00800A9A" w:rsidRDefault="00800A9A" w:rsidP="00800A9A">
      <w:pPr>
        <w:pStyle w:val="Bibliography"/>
      </w:pPr>
      <w:r w:rsidRPr="00800A9A">
        <w:t>30.</w:t>
      </w:r>
      <w:r w:rsidRPr="00800A9A">
        <w:tab/>
        <w:t xml:space="preserve">Chamberlain, S. A. &amp; Szöcs, E. taxize: taxonomic search and retrieval in R. </w:t>
      </w:r>
      <w:r w:rsidRPr="00800A9A">
        <w:rPr>
          <w:i/>
          <w:iCs/>
        </w:rPr>
        <w:t>F1000Research</w:t>
      </w:r>
      <w:r w:rsidRPr="00800A9A">
        <w:t xml:space="preserve"> </w:t>
      </w:r>
      <w:r w:rsidRPr="00800A9A">
        <w:rPr>
          <w:b/>
          <w:bCs/>
        </w:rPr>
        <w:t>2</w:t>
      </w:r>
      <w:r w:rsidRPr="00800A9A">
        <w:t>, 191 (2013).</w:t>
      </w:r>
    </w:p>
    <w:p w14:paraId="58AF18AA" w14:textId="77777777" w:rsidR="00800A9A" w:rsidRPr="00800A9A" w:rsidRDefault="00800A9A" w:rsidP="00800A9A">
      <w:pPr>
        <w:pStyle w:val="Bibliography"/>
      </w:pPr>
      <w:r w:rsidRPr="00800A9A">
        <w:t>31.</w:t>
      </w:r>
      <w:r w:rsidRPr="00800A9A">
        <w:tab/>
        <w:t xml:space="preserve">Bryant, C., Wheeler, N. R., Rubel, F. &amp; French, R. H. </w:t>
      </w:r>
      <w:r w:rsidRPr="00800A9A">
        <w:rPr>
          <w:i/>
          <w:iCs/>
        </w:rPr>
        <w:t>kgc: Koeppen-Geiger Climatic Zones</w:t>
      </w:r>
      <w:r w:rsidRPr="00800A9A">
        <w:t>. (2017).</w:t>
      </w:r>
    </w:p>
    <w:p w14:paraId="505222AD" w14:textId="77777777" w:rsidR="00800A9A" w:rsidRPr="00800A9A" w:rsidRDefault="00800A9A" w:rsidP="00800A9A">
      <w:pPr>
        <w:pStyle w:val="Bibliography"/>
      </w:pPr>
      <w:r w:rsidRPr="00800A9A">
        <w:t>32.</w:t>
      </w:r>
      <w:r w:rsidRPr="00800A9A">
        <w:tab/>
        <w:t xml:space="preserve">Anderson, M. J. </w:t>
      </w:r>
      <w:r w:rsidRPr="00800A9A">
        <w:rPr>
          <w:i/>
          <w:iCs/>
        </w:rPr>
        <w:t>et al.</w:t>
      </w:r>
      <w:r w:rsidRPr="00800A9A">
        <w:t xml:space="preserve"> Navigating the multiple meanings of β diversity: a roadmap for the practicing ecologist. </w:t>
      </w:r>
      <w:r w:rsidRPr="00800A9A">
        <w:rPr>
          <w:i/>
          <w:iCs/>
        </w:rPr>
        <w:t>Ecol. Lett.</w:t>
      </w:r>
      <w:r w:rsidRPr="00800A9A">
        <w:t xml:space="preserve"> </w:t>
      </w:r>
      <w:r w:rsidRPr="00800A9A">
        <w:rPr>
          <w:b/>
          <w:bCs/>
        </w:rPr>
        <w:t>14</w:t>
      </w:r>
      <w:r w:rsidRPr="00800A9A">
        <w:t>, 19–28 (2011).</w:t>
      </w:r>
    </w:p>
    <w:p w14:paraId="7A09166B" w14:textId="77777777" w:rsidR="00800A9A" w:rsidRPr="00800A9A" w:rsidRDefault="00800A9A" w:rsidP="00800A9A">
      <w:pPr>
        <w:pStyle w:val="Bibliography"/>
      </w:pPr>
      <w:r w:rsidRPr="00800A9A">
        <w:t>33.</w:t>
      </w:r>
      <w:r w:rsidRPr="00800A9A">
        <w:tab/>
        <w:t>Oksanen, J. Multivariate Analysis of Ecological Communities in R: vegan tutorial. 43</w:t>
      </w:r>
    </w:p>
    <w:p w14:paraId="49AE0354" w14:textId="77777777" w:rsidR="00800A9A" w:rsidRPr="00800A9A" w:rsidRDefault="00800A9A" w:rsidP="00800A9A">
      <w:pPr>
        <w:pStyle w:val="Bibliography"/>
      </w:pPr>
      <w:r w:rsidRPr="00800A9A">
        <w:t>34.</w:t>
      </w:r>
      <w:r w:rsidRPr="00800A9A">
        <w:tab/>
        <w:t xml:space="preserve">Anderson, M. J. A new method for non-parametric multivariate analysis of variance. </w:t>
      </w:r>
      <w:r w:rsidRPr="00800A9A">
        <w:rPr>
          <w:i/>
          <w:iCs/>
        </w:rPr>
        <w:t>Austral Ecol.</w:t>
      </w:r>
      <w:r w:rsidRPr="00800A9A">
        <w:t xml:space="preserve"> </w:t>
      </w:r>
      <w:r w:rsidRPr="00800A9A">
        <w:rPr>
          <w:b/>
          <w:bCs/>
        </w:rPr>
        <w:t>26</w:t>
      </w:r>
      <w:r w:rsidRPr="00800A9A">
        <w:t>, 32–46 (2001).</w:t>
      </w:r>
    </w:p>
    <w:p w14:paraId="33C27C1E" w14:textId="77777777" w:rsidR="00800A9A" w:rsidRPr="00800A9A" w:rsidRDefault="00800A9A" w:rsidP="00800A9A">
      <w:pPr>
        <w:pStyle w:val="Bibliography"/>
      </w:pPr>
      <w:r w:rsidRPr="00800A9A">
        <w:t>35.</w:t>
      </w:r>
      <w:r w:rsidRPr="00800A9A">
        <w:tab/>
        <w:t xml:space="preserve">pairwise_adonis: Pairwise multilevel comparison using adonis in gauravsk/ranacapa: Utility Functions and ‘shiny’ App for Simple Environmental DNA Visualizations and Analyses. Available at: </w:t>
      </w:r>
      <w:r w:rsidRPr="00800A9A">
        <w:lastRenderedPageBreak/>
        <w:t>https://rdrr.io/github/gauravsk/ranacapa/man/pairwise_adonis.html. (Accessed: 25th January 2019)</w:t>
      </w:r>
    </w:p>
    <w:p w14:paraId="47205321" w14:textId="77777777" w:rsidR="00800A9A" w:rsidRPr="00800A9A" w:rsidRDefault="00800A9A" w:rsidP="00800A9A">
      <w:pPr>
        <w:pStyle w:val="Bibliography"/>
      </w:pPr>
      <w:r w:rsidRPr="00800A9A">
        <w:t>36.</w:t>
      </w:r>
      <w:r w:rsidRPr="00800A9A">
        <w:tab/>
        <w:t xml:space="preserve">Benjamini, Y. &amp; Hochberg, Y. Controlling the False Discovery Rate: A Practical and Powerful Approach to Multiple Testing. </w:t>
      </w:r>
      <w:r w:rsidRPr="00800A9A">
        <w:rPr>
          <w:i/>
          <w:iCs/>
        </w:rPr>
        <w:t>J. R. Stat. Soc. Ser. B Methodol.</w:t>
      </w:r>
      <w:r w:rsidRPr="00800A9A">
        <w:t xml:space="preserve"> </w:t>
      </w:r>
      <w:r w:rsidRPr="00800A9A">
        <w:rPr>
          <w:b/>
          <w:bCs/>
        </w:rPr>
        <w:t>57</w:t>
      </w:r>
      <w:r w:rsidRPr="00800A9A">
        <w:t>, 289–300 (1995).</w:t>
      </w:r>
    </w:p>
    <w:p w14:paraId="3E21F6B9" w14:textId="77777777" w:rsidR="00800A9A" w:rsidRPr="00800A9A" w:rsidRDefault="00800A9A" w:rsidP="00800A9A">
      <w:pPr>
        <w:pStyle w:val="Bibliography"/>
      </w:pPr>
      <w:r w:rsidRPr="00800A9A">
        <w:t>37.</w:t>
      </w:r>
      <w:r w:rsidRPr="00800A9A">
        <w:tab/>
        <w:t xml:space="preserve">Bürkner, P.-C. </w:t>
      </w:r>
      <w:r w:rsidRPr="00800A9A">
        <w:rPr>
          <w:b/>
          <w:bCs/>
        </w:rPr>
        <w:t>brms</w:t>
      </w:r>
      <w:r w:rsidRPr="00800A9A">
        <w:t xml:space="preserve"> : An </w:t>
      </w:r>
      <w:r w:rsidRPr="00800A9A">
        <w:rPr>
          <w:i/>
          <w:iCs/>
        </w:rPr>
        <w:t>R</w:t>
      </w:r>
      <w:r w:rsidRPr="00800A9A">
        <w:t xml:space="preserve"> Package for Bayesian Multilevel Models Using </w:t>
      </w:r>
      <w:r w:rsidRPr="00800A9A">
        <w:rPr>
          <w:i/>
          <w:iCs/>
        </w:rPr>
        <w:t>Stan</w:t>
      </w:r>
      <w:r w:rsidRPr="00800A9A">
        <w:t xml:space="preserve">. </w:t>
      </w:r>
      <w:r w:rsidRPr="00800A9A">
        <w:rPr>
          <w:i/>
          <w:iCs/>
        </w:rPr>
        <w:t>J. Stat. Softw.</w:t>
      </w:r>
      <w:r w:rsidRPr="00800A9A">
        <w:t xml:space="preserve"> </w:t>
      </w:r>
      <w:r w:rsidRPr="00800A9A">
        <w:rPr>
          <w:b/>
          <w:bCs/>
        </w:rPr>
        <w:t>80</w:t>
      </w:r>
      <w:r w:rsidRPr="00800A9A">
        <w:t>, (2017).</w:t>
      </w:r>
    </w:p>
    <w:p w14:paraId="3802F9F7" w14:textId="77777777" w:rsidR="00800A9A" w:rsidRPr="00800A9A" w:rsidRDefault="00800A9A" w:rsidP="00800A9A">
      <w:pPr>
        <w:pStyle w:val="Bibliography"/>
      </w:pPr>
      <w:r w:rsidRPr="00800A9A">
        <w:t>38.</w:t>
      </w:r>
      <w:r w:rsidRPr="00800A9A">
        <w:tab/>
        <w:t xml:space="preserve">Kruschke, J. </w:t>
      </w:r>
      <w:r w:rsidRPr="00800A9A">
        <w:rPr>
          <w:i/>
          <w:iCs/>
        </w:rPr>
        <w:t>Doing Bayesian Data Analysis: A Tutorial with R, JAGS, and Stan</w:t>
      </w:r>
      <w:r w:rsidRPr="00800A9A">
        <w:t>. (Academic Press, 2014).</w:t>
      </w:r>
    </w:p>
    <w:p w14:paraId="653C3BA4" w14:textId="77777777" w:rsidR="00800A9A" w:rsidRPr="00800A9A" w:rsidRDefault="00800A9A" w:rsidP="00800A9A">
      <w:pPr>
        <w:pStyle w:val="Bibliography"/>
      </w:pPr>
      <w:r w:rsidRPr="00800A9A">
        <w:t>39.</w:t>
      </w:r>
      <w:r w:rsidRPr="00800A9A">
        <w:tab/>
        <w:t xml:space="preserve">Gabry, J. &amp; Mahr, T. bayesplot: Plotting for Bayesian models. </w:t>
      </w:r>
      <w:r w:rsidRPr="00800A9A">
        <w:rPr>
          <w:i/>
          <w:iCs/>
        </w:rPr>
        <w:t>R Package Version</w:t>
      </w:r>
      <w:r w:rsidRPr="00800A9A">
        <w:t xml:space="preserve"> </w:t>
      </w:r>
      <w:r w:rsidRPr="00800A9A">
        <w:rPr>
          <w:b/>
          <w:bCs/>
        </w:rPr>
        <w:t>1</w:t>
      </w:r>
      <w:r w:rsidRPr="00800A9A">
        <w:t>, (2017).</w:t>
      </w:r>
    </w:p>
    <w:p w14:paraId="52C8E449" w14:textId="77777777" w:rsidR="00800A9A" w:rsidRPr="00800A9A" w:rsidRDefault="00800A9A" w:rsidP="00800A9A">
      <w:pPr>
        <w:pStyle w:val="Bibliography"/>
      </w:pPr>
      <w:r w:rsidRPr="00800A9A">
        <w:t>40.</w:t>
      </w:r>
      <w:r w:rsidRPr="00800A9A">
        <w:tab/>
        <w:t xml:space="preserve">Gabry, J. </w:t>
      </w:r>
      <w:r w:rsidRPr="00800A9A">
        <w:rPr>
          <w:i/>
          <w:iCs/>
        </w:rPr>
        <w:t>shinystan: Interactive visual and numerical diagnostics and posterior analysis for bayesian models [Computer software manual]</w:t>
      </w:r>
      <w:r w:rsidRPr="00800A9A">
        <w:t>. (2016).</w:t>
      </w:r>
    </w:p>
    <w:p w14:paraId="2E348EE8" w14:textId="7FEA98F6" w:rsidR="004B3A65" w:rsidRPr="004B3A65" w:rsidRDefault="00FB7B4C" w:rsidP="000D1A18">
      <w:pPr>
        <w:spacing w:line="480" w:lineRule="auto"/>
        <w:rPr>
          <w:b/>
        </w:rPr>
      </w:pPr>
      <w:r>
        <w:rPr>
          <w:b/>
        </w:rPr>
        <w:fldChar w:fldCharType="end"/>
      </w:r>
    </w:p>
    <w:sectPr w:rsidR="004B3A65" w:rsidRPr="004B3A65" w:rsidSect="00795E93">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nu Saunders" w:date="2019-04-01T13:04:00Z" w:initials="MS">
    <w:p w14:paraId="0DD3B6EA" w14:textId="7C0D05E3" w:rsidR="000A6020" w:rsidRDefault="000A6020">
      <w:pPr>
        <w:pStyle w:val="CommentText"/>
      </w:pPr>
      <w:r>
        <w:rPr>
          <w:rStyle w:val="CommentReference"/>
        </w:rPr>
        <w:annotationRef/>
      </w:r>
      <w:r>
        <w:t>Liam/Jam</w:t>
      </w:r>
      <w:r w:rsidR="00FB4F89">
        <w:t xml:space="preserve">ie, can you please check these figures in </w:t>
      </w:r>
      <w:r w:rsidR="00A249F9">
        <w:t>brackets</w:t>
      </w:r>
      <w:r>
        <w:t xml:space="preserve">? I’ve just </w:t>
      </w:r>
      <w:proofErr w:type="spellStart"/>
      <w:r>
        <w:t>guestimated</w:t>
      </w:r>
      <w:proofErr w:type="spellEnd"/>
      <w:r>
        <w:t xml:space="preserve"> from graph</w:t>
      </w:r>
    </w:p>
  </w:comment>
  <w:comment w:id="1" w:author="Manu Saunders" w:date="2019-04-01T10:14:00Z" w:initials="MS">
    <w:p w14:paraId="27ED5814" w14:textId="7B1EB538" w:rsidR="00C63D5E" w:rsidRDefault="00C63D5E">
      <w:pPr>
        <w:pStyle w:val="CommentText"/>
      </w:pPr>
      <w:r>
        <w:rPr>
          <w:rStyle w:val="CommentReference"/>
        </w:rPr>
        <w:annotationRef/>
      </w:r>
      <w:r>
        <w:t>Need label for (A) on figure</w:t>
      </w:r>
    </w:p>
  </w:comment>
  <w:comment w:id="2" w:author="Manu Saunders" w:date="2019-02-03T13:05:00Z" w:initials="MS">
    <w:p w14:paraId="00769B36" w14:textId="04A8847F" w:rsidR="0040151A" w:rsidRDefault="0040151A">
      <w:pPr>
        <w:pStyle w:val="CommentText"/>
      </w:pPr>
      <w:r>
        <w:rPr>
          <w:rStyle w:val="CommentReference"/>
        </w:rPr>
        <w:annotationRef/>
      </w:r>
      <w:r>
        <w:t xml:space="preserve">Can we have a table of differences between pollinator groups to put in </w:t>
      </w:r>
      <w:proofErr w:type="spellStart"/>
      <w:r>
        <w:t>supp</w:t>
      </w:r>
      <w:proofErr w:type="spellEnd"/>
      <w:r>
        <w:t xml:space="preserve"> material?</w:t>
      </w:r>
    </w:p>
  </w:comment>
  <w:comment w:id="3" w:author="Manu Saunders" w:date="2019-04-01T14:08:00Z" w:initials="MS">
    <w:p w14:paraId="18128BD4" w14:textId="688E73E0" w:rsidR="008F5086" w:rsidRDefault="008F5086">
      <w:pPr>
        <w:pStyle w:val="CommentText"/>
      </w:pPr>
      <w:r>
        <w:rPr>
          <w:rStyle w:val="CommentReference"/>
        </w:rPr>
        <w:annotationRef/>
      </w:r>
      <w:r>
        <w:t xml:space="preserve">Add something for this analysis to </w:t>
      </w:r>
      <w:proofErr w:type="spellStart"/>
      <w:r>
        <w:t>supp</w:t>
      </w:r>
      <w:proofErr w:type="spellEnd"/>
      <w:r>
        <w:t xml:space="preserve"> materi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D3B6EA" w15:done="0"/>
  <w15:commentEx w15:paraId="27ED5814" w15:done="0"/>
  <w15:commentEx w15:paraId="00769B36" w15:done="0"/>
  <w15:commentEx w15:paraId="18128BD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1"/>
    <w:family w:val="roman"/>
    <w:notTrueType/>
    <w:pitch w:val="variable"/>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7911B7"/>
    <w:multiLevelType w:val="hybridMultilevel"/>
    <w:tmpl w:val="7794CA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u Saunders">
    <w15:presenceInfo w15:providerId="AD" w15:userId="S-1-5-21-611127516-946621399-1094068329-1966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60E6"/>
    <w:rsid w:val="00007B5F"/>
    <w:rsid w:val="0001241F"/>
    <w:rsid w:val="000136B1"/>
    <w:rsid w:val="00016941"/>
    <w:rsid w:val="00020C86"/>
    <w:rsid w:val="00024B33"/>
    <w:rsid w:val="0003412C"/>
    <w:rsid w:val="000358E4"/>
    <w:rsid w:val="000448B9"/>
    <w:rsid w:val="00063D91"/>
    <w:rsid w:val="00065EE9"/>
    <w:rsid w:val="0006732A"/>
    <w:rsid w:val="000A6020"/>
    <w:rsid w:val="000A63F8"/>
    <w:rsid w:val="000C11D4"/>
    <w:rsid w:val="000C64BB"/>
    <w:rsid w:val="000D1A18"/>
    <w:rsid w:val="000E1A3C"/>
    <w:rsid w:val="000F0590"/>
    <w:rsid w:val="000F1A10"/>
    <w:rsid w:val="00104537"/>
    <w:rsid w:val="00106687"/>
    <w:rsid w:val="0014789D"/>
    <w:rsid w:val="00151394"/>
    <w:rsid w:val="00161807"/>
    <w:rsid w:val="001706FC"/>
    <w:rsid w:val="00172973"/>
    <w:rsid w:val="0018512F"/>
    <w:rsid w:val="001A1FC8"/>
    <w:rsid w:val="001A4FE5"/>
    <w:rsid w:val="001A67D5"/>
    <w:rsid w:val="001C06D6"/>
    <w:rsid w:val="001C2B52"/>
    <w:rsid w:val="001C3C12"/>
    <w:rsid w:val="001D699C"/>
    <w:rsid w:val="001E3F8F"/>
    <w:rsid w:val="001F1081"/>
    <w:rsid w:val="001F3D41"/>
    <w:rsid w:val="0020409D"/>
    <w:rsid w:val="002109C9"/>
    <w:rsid w:val="00210E6A"/>
    <w:rsid w:val="002115A4"/>
    <w:rsid w:val="00222F35"/>
    <w:rsid w:val="002254D9"/>
    <w:rsid w:val="00231A71"/>
    <w:rsid w:val="0024717A"/>
    <w:rsid w:val="002732B7"/>
    <w:rsid w:val="00284DE0"/>
    <w:rsid w:val="002A762C"/>
    <w:rsid w:val="002B437D"/>
    <w:rsid w:val="002C1E11"/>
    <w:rsid w:val="002D547E"/>
    <w:rsid w:val="002E7495"/>
    <w:rsid w:val="002F30CE"/>
    <w:rsid w:val="003066B3"/>
    <w:rsid w:val="00312B36"/>
    <w:rsid w:val="00335C43"/>
    <w:rsid w:val="00353DF7"/>
    <w:rsid w:val="00374977"/>
    <w:rsid w:val="00392AB3"/>
    <w:rsid w:val="003B306D"/>
    <w:rsid w:val="003B44C6"/>
    <w:rsid w:val="0040151A"/>
    <w:rsid w:val="0041226A"/>
    <w:rsid w:val="00415B0C"/>
    <w:rsid w:val="00425FA9"/>
    <w:rsid w:val="00426197"/>
    <w:rsid w:val="00431878"/>
    <w:rsid w:val="00433578"/>
    <w:rsid w:val="00443DEF"/>
    <w:rsid w:val="0044717A"/>
    <w:rsid w:val="00452826"/>
    <w:rsid w:val="00452C48"/>
    <w:rsid w:val="00457ED5"/>
    <w:rsid w:val="004619A5"/>
    <w:rsid w:val="00474704"/>
    <w:rsid w:val="00476502"/>
    <w:rsid w:val="00491D28"/>
    <w:rsid w:val="004A0BDA"/>
    <w:rsid w:val="004A5744"/>
    <w:rsid w:val="004B3A65"/>
    <w:rsid w:val="004B56C5"/>
    <w:rsid w:val="004D6120"/>
    <w:rsid w:val="004D697A"/>
    <w:rsid w:val="00500C8C"/>
    <w:rsid w:val="00501914"/>
    <w:rsid w:val="00505E79"/>
    <w:rsid w:val="00526312"/>
    <w:rsid w:val="00527571"/>
    <w:rsid w:val="005311E0"/>
    <w:rsid w:val="00544CC1"/>
    <w:rsid w:val="00547B12"/>
    <w:rsid w:val="00561642"/>
    <w:rsid w:val="005647E5"/>
    <w:rsid w:val="0058380E"/>
    <w:rsid w:val="00587AA1"/>
    <w:rsid w:val="005904D7"/>
    <w:rsid w:val="00596A41"/>
    <w:rsid w:val="005A069F"/>
    <w:rsid w:val="005A35B8"/>
    <w:rsid w:val="005B5E71"/>
    <w:rsid w:val="005B7A22"/>
    <w:rsid w:val="005C1D9A"/>
    <w:rsid w:val="005D5AB5"/>
    <w:rsid w:val="005E5202"/>
    <w:rsid w:val="00601B02"/>
    <w:rsid w:val="006227C8"/>
    <w:rsid w:val="0062680D"/>
    <w:rsid w:val="00634CE4"/>
    <w:rsid w:val="006430A8"/>
    <w:rsid w:val="006500C2"/>
    <w:rsid w:val="00684FBD"/>
    <w:rsid w:val="00686061"/>
    <w:rsid w:val="00690CE2"/>
    <w:rsid w:val="00695F42"/>
    <w:rsid w:val="006B1FB0"/>
    <w:rsid w:val="006B4AE0"/>
    <w:rsid w:val="006D4075"/>
    <w:rsid w:val="006F09D6"/>
    <w:rsid w:val="00705F24"/>
    <w:rsid w:val="007108F3"/>
    <w:rsid w:val="007160E6"/>
    <w:rsid w:val="00721A0B"/>
    <w:rsid w:val="00722809"/>
    <w:rsid w:val="00726E21"/>
    <w:rsid w:val="00730DCC"/>
    <w:rsid w:val="00763863"/>
    <w:rsid w:val="00783491"/>
    <w:rsid w:val="00795E93"/>
    <w:rsid w:val="007A4544"/>
    <w:rsid w:val="007C1C18"/>
    <w:rsid w:val="007C7A45"/>
    <w:rsid w:val="007D0779"/>
    <w:rsid w:val="007D57EF"/>
    <w:rsid w:val="007D599F"/>
    <w:rsid w:val="007F7360"/>
    <w:rsid w:val="00800A9A"/>
    <w:rsid w:val="008062D0"/>
    <w:rsid w:val="00827627"/>
    <w:rsid w:val="008361D0"/>
    <w:rsid w:val="00853B93"/>
    <w:rsid w:val="00855A73"/>
    <w:rsid w:val="0087043A"/>
    <w:rsid w:val="008846B5"/>
    <w:rsid w:val="00893E26"/>
    <w:rsid w:val="00896CE0"/>
    <w:rsid w:val="008A049E"/>
    <w:rsid w:val="008A6214"/>
    <w:rsid w:val="008B580D"/>
    <w:rsid w:val="008C355D"/>
    <w:rsid w:val="008C49E6"/>
    <w:rsid w:val="008D4BEA"/>
    <w:rsid w:val="008D59BD"/>
    <w:rsid w:val="008E1450"/>
    <w:rsid w:val="008E2444"/>
    <w:rsid w:val="008F5086"/>
    <w:rsid w:val="008F5166"/>
    <w:rsid w:val="0090026C"/>
    <w:rsid w:val="009152E4"/>
    <w:rsid w:val="009361F0"/>
    <w:rsid w:val="00940328"/>
    <w:rsid w:val="00940A57"/>
    <w:rsid w:val="00955FE0"/>
    <w:rsid w:val="00960CA1"/>
    <w:rsid w:val="00964BC1"/>
    <w:rsid w:val="0096535E"/>
    <w:rsid w:val="00970195"/>
    <w:rsid w:val="00970A38"/>
    <w:rsid w:val="009717FD"/>
    <w:rsid w:val="00996B29"/>
    <w:rsid w:val="009C19F4"/>
    <w:rsid w:val="009D6B22"/>
    <w:rsid w:val="00A11020"/>
    <w:rsid w:val="00A17FF8"/>
    <w:rsid w:val="00A249F9"/>
    <w:rsid w:val="00A336DF"/>
    <w:rsid w:val="00A33DF4"/>
    <w:rsid w:val="00A50644"/>
    <w:rsid w:val="00A5109B"/>
    <w:rsid w:val="00A6133B"/>
    <w:rsid w:val="00A6341C"/>
    <w:rsid w:val="00A903E3"/>
    <w:rsid w:val="00A97599"/>
    <w:rsid w:val="00AA2F49"/>
    <w:rsid w:val="00AB0924"/>
    <w:rsid w:val="00AB22E9"/>
    <w:rsid w:val="00AB4EFD"/>
    <w:rsid w:val="00AC3639"/>
    <w:rsid w:val="00AD194D"/>
    <w:rsid w:val="00AD21E4"/>
    <w:rsid w:val="00AE364A"/>
    <w:rsid w:val="00AE7393"/>
    <w:rsid w:val="00AE7504"/>
    <w:rsid w:val="00AF3E04"/>
    <w:rsid w:val="00B00BA4"/>
    <w:rsid w:val="00B125FD"/>
    <w:rsid w:val="00B14152"/>
    <w:rsid w:val="00B210D6"/>
    <w:rsid w:val="00B21632"/>
    <w:rsid w:val="00B30198"/>
    <w:rsid w:val="00B55AFC"/>
    <w:rsid w:val="00B76239"/>
    <w:rsid w:val="00B76F57"/>
    <w:rsid w:val="00B82AC7"/>
    <w:rsid w:val="00B9000B"/>
    <w:rsid w:val="00BA6E4C"/>
    <w:rsid w:val="00BB0774"/>
    <w:rsid w:val="00BB1396"/>
    <w:rsid w:val="00BB17BE"/>
    <w:rsid w:val="00BC3315"/>
    <w:rsid w:val="00BD4600"/>
    <w:rsid w:val="00BF2DAA"/>
    <w:rsid w:val="00C062F1"/>
    <w:rsid w:val="00C15BA5"/>
    <w:rsid w:val="00C31915"/>
    <w:rsid w:val="00C33BA4"/>
    <w:rsid w:val="00C4059B"/>
    <w:rsid w:val="00C44DFE"/>
    <w:rsid w:val="00C63D5E"/>
    <w:rsid w:val="00C654AA"/>
    <w:rsid w:val="00C67CB7"/>
    <w:rsid w:val="00C7163E"/>
    <w:rsid w:val="00C73A6A"/>
    <w:rsid w:val="00C81385"/>
    <w:rsid w:val="00CA12A3"/>
    <w:rsid w:val="00CA31FB"/>
    <w:rsid w:val="00CA32F5"/>
    <w:rsid w:val="00CA6787"/>
    <w:rsid w:val="00CD05D7"/>
    <w:rsid w:val="00CE4367"/>
    <w:rsid w:val="00CF21A0"/>
    <w:rsid w:val="00CF4985"/>
    <w:rsid w:val="00D12B34"/>
    <w:rsid w:val="00D206C2"/>
    <w:rsid w:val="00D20CC2"/>
    <w:rsid w:val="00D21A9C"/>
    <w:rsid w:val="00D2716B"/>
    <w:rsid w:val="00D32C08"/>
    <w:rsid w:val="00D4460F"/>
    <w:rsid w:val="00D47A48"/>
    <w:rsid w:val="00D54523"/>
    <w:rsid w:val="00D56AB2"/>
    <w:rsid w:val="00D71546"/>
    <w:rsid w:val="00D75A8A"/>
    <w:rsid w:val="00D861BA"/>
    <w:rsid w:val="00D900EF"/>
    <w:rsid w:val="00D90ADA"/>
    <w:rsid w:val="00DA4BCF"/>
    <w:rsid w:val="00DB011B"/>
    <w:rsid w:val="00DB663A"/>
    <w:rsid w:val="00DE2A95"/>
    <w:rsid w:val="00DE5196"/>
    <w:rsid w:val="00DE7948"/>
    <w:rsid w:val="00DF50CB"/>
    <w:rsid w:val="00E10587"/>
    <w:rsid w:val="00E1649B"/>
    <w:rsid w:val="00E1760F"/>
    <w:rsid w:val="00E3790B"/>
    <w:rsid w:val="00E56D0C"/>
    <w:rsid w:val="00E60311"/>
    <w:rsid w:val="00E81AE9"/>
    <w:rsid w:val="00E81C59"/>
    <w:rsid w:val="00E90773"/>
    <w:rsid w:val="00E967B9"/>
    <w:rsid w:val="00EE0D54"/>
    <w:rsid w:val="00EE76F4"/>
    <w:rsid w:val="00EF57C9"/>
    <w:rsid w:val="00F03E28"/>
    <w:rsid w:val="00F07755"/>
    <w:rsid w:val="00F1120C"/>
    <w:rsid w:val="00F46638"/>
    <w:rsid w:val="00F571FD"/>
    <w:rsid w:val="00F8596B"/>
    <w:rsid w:val="00F94D30"/>
    <w:rsid w:val="00F97FE1"/>
    <w:rsid w:val="00FA2E8F"/>
    <w:rsid w:val="00FB417D"/>
    <w:rsid w:val="00FB4F89"/>
    <w:rsid w:val="00FB6CD0"/>
    <w:rsid w:val="00FB7B4C"/>
    <w:rsid w:val="00FC31FA"/>
    <w:rsid w:val="00FC3BF7"/>
    <w:rsid w:val="00FE1F7D"/>
    <w:rsid w:val="00FE4DE0"/>
    <w:rsid w:val="00FF559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1D53C"/>
  <w15:chartTrackingRefBased/>
  <w15:docId w15:val="{211FAD88-341C-4AB3-9C8D-066DAAA5F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385"/>
    <w:pPr>
      <w:ind w:left="720"/>
      <w:contextualSpacing/>
    </w:pPr>
  </w:style>
  <w:style w:type="character" w:styleId="LineNumber">
    <w:name w:val="line number"/>
    <w:basedOn w:val="DefaultParagraphFont"/>
    <w:uiPriority w:val="99"/>
    <w:semiHidden/>
    <w:unhideWhenUsed/>
    <w:rsid w:val="00964BC1"/>
  </w:style>
  <w:style w:type="character" w:styleId="CommentReference">
    <w:name w:val="annotation reference"/>
    <w:basedOn w:val="DefaultParagraphFont"/>
    <w:uiPriority w:val="99"/>
    <w:semiHidden/>
    <w:unhideWhenUsed/>
    <w:rsid w:val="004B3A65"/>
    <w:rPr>
      <w:sz w:val="16"/>
      <w:szCs w:val="16"/>
    </w:rPr>
  </w:style>
  <w:style w:type="paragraph" w:styleId="CommentText">
    <w:name w:val="annotation text"/>
    <w:basedOn w:val="Normal"/>
    <w:link w:val="CommentTextChar"/>
    <w:uiPriority w:val="99"/>
    <w:semiHidden/>
    <w:unhideWhenUsed/>
    <w:rsid w:val="004B3A65"/>
    <w:pPr>
      <w:spacing w:after="0" w:line="240" w:lineRule="auto"/>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4B3A65"/>
    <w:rPr>
      <w:rFonts w:asciiTheme="minorHAnsi" w:hAnsiTheme="minorHAnsi" w:cstheme="minorBidi"/>
      <w:sz w:val="20"/>
      <w:szCs w:val="20"/>
      <w:lang w:val="en-GB"/>
    </w:rPr>
  </w:style>
  <w:style w:type="paragraph" w:styleId="BalloonText">
    <w:name w:val="Balloon Text"/>
    <w:basedOn w:val="Normal"/>
    <w:link w:val="BalloonTextChar"/>
    <w:uiPriority w:val="99"/>
    <w:semiHidden/>
    <w:unhideWhenUsed/>
    <w:rsid w:val="004B3A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3A65"/>
    <w:rPr>
      <w:rFonts w:ascii="Segoe UI" w:hAnsi="Segoe UI" w:cs="Segoe UI"/>
      <w:sz w:val="18"/>
      <w:szCs w:val="18"/>
    </w:rPr>
  </w:style>
  <w:style w:type="character" w:styleId="Hyperlink">
    <w:name w:val="Hyperlink"/>
    <w:basedOn w:val="DefaultParagraphFont"/>
    <w:uiPriority w:val="99"/>
    <w:unhideWhenUsed/>
    <w:rsid w:val="004B3A65"/>
    <w:rPr>
      <w:color w:val="0563C1" w:themeColor="hyperlink"/>
      <w:u w:val="single"/>
    </w:rPr>
  </w:style>
  <w:style w:type="paragraph" w:styleId="Bibliography">
    <w:name w:val="Bibliography"/>
    <w:basedOn w:val="Normal"/>
    <w:next w:val="Normal"/>
    <w:uiPriority w:val="37"/>
    <w:unhideWhenUsed/>
    <w:rsid w:val="00FB7B4C"/>
    <w:pPr>
      <w:tabs>
        <w:tab w:val="left" w:pos="384"/>
      </w:tabs>
      <w:spacing w:after="0" w:line="480" w:lineRule="auto"/>
      <w:ind w:left="384" w:hanging="384"/>
    </w:pPr>
  </w:style>
  <w:style w:type="paragraph" w:styleId="CommentSubject">
    <w:name w:val="annotation subject"/>
    <w:basedOn w:val="CommentText"/>
    <w:next w:val="CommentText"/>
    <w:link w:val="CommentSubjectChar"/>
    <w:uiPriority w:val="99"/>
    <w:semiHidden/>
    <w:unhideWhenUsed/>
    <w:rsid w:val="001E3F8F"/>
    <w:pPr>
      <w:spacing w:after="160"/>
    </w:pPr>
    <w:rPr>
      <w:rFonts w:ascii="Times New Roman" w:hAnsi="Times New Roman" w:cs="Times New Roman"/>
      <w:b/>
      <w:bCs/>
      <w:lang w:val="en-AU"/>
    </w:rPr>
  </w:style>
  <w:style w:type="character" w:customStyle="1" w:styleId="CommentSubjectChar">
    <w:name w:val="Comment Subject Char"/>
    <w:basedOn w:val="CommentTextChar"/>
    <w:link w:val="CommentSubject"/>
    <w:uiPriority w:val="99"/>
    <w:semiHidden/>
    <w:rsid w:val="001E3F8F"/>
    <w:rPr>
      <w:rFonts w:asciiTheme="minorHAnsi" w:hAnsiTheme="minorHAnsi" w:cstheme="minorBidi"/>
      <w:b/>
      <w:bCs/>
      <w:sz w:val="20"/>
      <w:szCs w:val="20"/>
      <w:lang w:val="en-GB"/>
    </w:rPr>
  </w:style>
  <w:style w:type="table" w:styleId="TableGrid">
    <w:name w:val="Table Grid"/>
    <w:basedOn w:val="TableNormal"/>
    <w:uiPriority w:val="39"/>
    <w:rsid w:val="00955F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5447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github.com/JoseBSL/Geonet" TargetMode="Externa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github.com/JoseBSL/Geone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hyperlink" Target="http://www.web-of-life.es/"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6A1269-E91E-48AA-B6C1-F5C47BA0B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4</TotalTime>
  <Pages>18</Pages>
  <Words>18079</Words>
  <Characters>103051</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 Saunders</dc:creator>
  <cp:keywords/>
  <dc:description/>
  <cp:lastModifiedBy>Manu Saunders</cp:lastModifiedBy>
  <cp:revision>11</cp:revision>
  <dcterms:created xsi:type="dcterms:W3CDTF">2019-02-21T05:32:00Z</dcterms:created>
  <dcterms:modified xsi:type="dcterms:W3CDTF">2019-04-03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434854</vt:lpwstr>
  </property>
  <property fmtid="{D5CDD505-2E9C-101B-9397-08002B2CF9AE}" pid="3" name="ProjectId">
    <vt:lpwstr>-1</vt:lpwstr>
  </property>
  <property fmtid="{D5CDD505-2E9C-101B-9397-08002B2CF9AE}" pid="4" name="InsertAsFootnote">
    <vt:lpwstr>False</vt:lpwstr>
  </property>
  <property fmtid="{D5CDD505-2E9C-101B-9397-08002B2CF9AE}" pid="5" name="StyleId">
    <vt:lpwstr>http://www.zotero.org/styles/vancouver</vt:lpwstr>
  </property>
  <property fmtid="{D5CDD505-2E9C-101B-9397-08002B2CF9AE}" pid="6" name="ZOTERO_PREF_1">
    <vt:lpwstr>&lt;data data-version="3" zotero-version="5.0.65"&gt;&lt;session id="viLGFQg0"/&gt;&lt;style id="http://www.zotero.org/styles/nature" hasBibliography="1" bibliographyStyleHasBeenSet="1"/&gt;&lt;prefs&gt;&lt;pref name="fieldType" value="Field"/&gt;&lt;pref name="automaticJournalAbbreviati</vt:lpwstr>
  </property>
  <property fmtid="{D5CDD505-2E9C-101B-9397-08002B2CF9AE}" pid="7" name="ZOTERO_PREF_2">
    <vt:lpwstr>ons" value="true"/&gt;&lt;/prefs&gt;&lt;/data&gt;</vt:lpwstr>
  </property>
</Properties>
</file>